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526"/>
        <w:gridCol w:w="2551"/>
        <w:gridCol w:w="1843"/>
        <w:gridCol w:w="3544"/>
      </w:tblGrid>
      <w:tr w:rsidR="00B637B6" w14:paraId="1A4F410C" w14:textId="77777777" w:rsidTr="395B0C8A">
        <w:tc>
          <w:tcPr>
            <w:tcW w:w="4077" w:type="dxa"/>
            <w:gridSpan w:val="2"/>
            <w:tcBorders>
              <w:bottom w:val="single" w:sz="4" w:space="0" w:color="000000" w:themeColor="text1"/>
              <w:right w:val="nil"/>
            </w:tcBorders>
            <w:vAlign w:val="center"/>
          </w:tcPr>
          <w:p w14:paraId="3729D6B7" w14:textId="77777777" w:rsidR="00B637B6" w:rsidRDefault="00B637B6" w:rsidP="00527749">
            <w:pPr>
              <w:jc w:val="both"/>
            </w:pPr>
            <w:r>
              <w:object w:dxaOrig="3870" w:dyaOrig="1425" w14:anchorId="10656FC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59.75pt;height:59.25pt" o:ole="">
                  <v:imagedata r:id="rId6" o:title=""/>
                </v:shape>
                <o:OLEObject Type="Embed" ProgID="PBrush" ShapeID="_x0000_i1025" DrawAspect="Content" ObjectID="_1620209188" r:id="rId7"/>
              </w:object>
            </w:r>
          </w:p>
        </w:tc>
        <w:tc>
          <w:tcPr>
            <w:tcW w:w="5387" w:type="dxa"/>
            <w:gridSpan w:val="2"/>
            <w:tcBorders>
              <w:left w:val="nil"/>
              <w:bottom w:val="single" w:sz="4" w:space="0" w:color="000000" w:themeColor="text1"/>
            </w:tcBorders>
            <w:vAlign w:val="center"/>
          </w:tcPr>
          <w:p w14:paraId="5B1F0E0F" w14:textId="77777777" w:rsidR="00B637B6" w:rsidRPr="00D92CB0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 w:rsidRPr="00D92CB0">
              <w:rPr>
                <w:b/>
                <w:color w:val="31849B" w:themeColor="accent5" w:themeShade="BF"/>
              </w:rPr>
              <w:t>FACULTAD DE INGENIERÍA</w:t>
            </w:r>
          </w:p>
          <w:p w14:paraId="516B3EA6" w14:textId="77777777" w:rsidR="00B637B6" w:rsidRPr="00D92CB0" w:rsidRDefault="00056DA9" w:rsidP="00E56F19">
            <w:pPr>
              <w:spacing w:before="120" w:after="120"/>
              <w:jc w:val="center"/>
              <w:rPr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MAESTRÍA</w:t>
            </w:r>
            <w:r w:rsidR="00B637B6" w:rsidRPr="00D92CB0">
              <w:rPr>
                <w:b/>
                <w:color w:val="31849B" w:themeColor="accent5" w:themeShade="BF"/>
              </w:rPr>
              <w:t xml:space="preserve"> EN INGENIERÍA</w:t>
            </w:r>
            <w:r>
              <w:rPr>
                <w:b/>
                <w:color w:val="31849B" w:themeColor="accent5" w:themeShade="BF"/>
              </w:rPr>
              <w:t xml:space="preserve"> DE SISTEMAS Y COMPUTACIÓN</w:t>
            </w:r>
          </w:p>
        </w:tc>
      </w:tr>
      <w:tr w:rsidR="00B637B6" w14:paraId="4051319D" w14:textId="77777777" w:rsidTr="395B0C8A">
        <w:tc>
          <w:tcPr>
            <w:tcW w:w="9464" w:type="dxa"/>
            <w:gridSpan w:val="4"/>
            <w:tcBorders>
              <w:bottom w:val="single" w:sz="4" w:space="0" w:color="000000" w:themeColor="text1"/>
            </w:tcBorders>
            <w:vAlign w:val="center"/>
          </w:tcPr>
          <w:p w14:paraId="6D7F1B8F" w14:textId="2D7529E2" w:rsidR="00B637B6" w:rsidRPr="00D92CB0" w:rsidRDefault="00096315" w:rsidP="00EE478E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TRABAJO DE GRADO</w:t>
            </w:r>
            <w:r w:rsidR="00B637B6">
              <w:rPr>
                <w:b/>
                <w:color w:val="31849B" w:themeColor="accent5" w:themeShade="BF"/>
              </w:rPr>
              <w:t xml:space="preserve"> – </w:t>
            </w:r>
            <w:r>
              <w:rPr>
                <w:b/>
                <w:color w:val="31849B" w:themeColor="accent5" w:themeShade="BF"/>
              </w:rPr>
              <w:t>PROPUESTA DE PROYECTO</w:t>
            </w:r>
            <w:r w:rsidR="00EE478E">
              <w:rPr>
                <w:b/>
                <w:color w:val="31849B" w:themeColor="accent5" w:themeShade="BF"/>
              </w:rPr>
              <w:t xml:space="preserve"> – </w:t>
            </w:r>
            <w:r w:rsidR="00EE478E" w:rsidRPr="00EE478E">
              <w:rPr>
                <w:b/>
                <w:color w:val="C00000"/>
              </w:rPr>
              <w:t>P</w:t>
            </w:r>
            <w:r w:rsidR="00EE478E">
              <w:rPr>
                <w:b/>
                <w:color w:val="C00000"/>
              </w:rPr>
              <w:t>Z</w:t>
            </w:r>
            <w:r w:rsidR="00EE478E" w:rsidRPr="00EE478E">
              <w:rPr>
                <w:b/>
                <w:color w:val="C00000"/>
              </w:rPr>
              <w:t>-201</w:t>
            </w:r>
            <w:r w:rsidR="005527C9">
              <w:rPr>
                <w:b/>
                <w:color w:val="C00000"/>
              </w:rPr>
              <w:t>9</w:t>
            </w:r>
            <w:r w:rsidR="00EE478E" w:rsidRPr="00EE478E">
              <w:rPr>
                <w:b/>
                <w:color w:val="C00000"/>
              </w:rPr>
              <w:t>-1-XX</w:t>
            </w:r>
          </w:p>
        </w:tc>
      </w:tr>
      <w:tr w:rsidR="00734FE0" w14:paraId="3D0D1007" w14:textId="77777777" w:rsidTr="395B0C8A">
        <w:trPr>
          <w:trHeight w:val="103"/>
        </w:trPr>
        <w:tc>
          <w:tcPr>
            <w:tcW w:w="1526" w:type="dxa"/>
            <w:tcBorders>
              <w:right w:val="single" w:sz="4" w:space="0" w:color="000000" w:themeColor="text1"/>
            </w:tcBorders>
            <w:vAlign w:val="center"/>
          </w:tcPr>
          <w:p w14:paraId="05E926D6" w14:textId="77777777" w:rsidR="00734FE0" w:rsidRPr="00F76DF9" w:rsidRDefault="00734FE0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TÍTULO DEL </w:t>
            </w:r>
            <w:r>
              <w:rPr>
                <w:b/>
                <w:color w:val="31849B" w:themeColor="accent5" w:themeShade="BF"/>
                <w:sz w:val="20"/>
              </w:rPr>
              <w:t>PROYECTO</w:t>
            </w:r>
          </w:p>
        </w:tc>
        <w:tc>
          <w:tcPr>
            <w:tcW w:w="7938" w:type="dxa"/>
            <w:gridSpan w:val="3"/>
            <w:tcBorders>
              <w:left w:val="single" w:sz="4" w:space="0" w:color="000000" w:themeColor="text1"/>
            </w:tcBorders>
            <w:vAlign w:val="center"/>
          </w:tcPr>
          <w:p w14:paraId="5C838834" w14:textId="329AB503" w:rsidR="00734FE0" w:rsidRPr="00476FCA" w:rsidRDefault="008B16C0" w:rsidP="00651C1E">
            <w:pPr>
              <w:spacing w:before="120" w:after="120"/>
              <w:jc w:val="center"/>
              <w:rPr>
                <w:b/>
                <w:color w:val="C00000"/>
              </w:rPr>
            </w:pPr>
            <w:r>
              <w:rPr>
                <w:rFonts w:ascii="Calibri" w:eastAsia="Calibri" w:hAnsi="Calibri" w:cs="Calibri"/>
                <w:b/>
                <w:bCs/>
                <w:color w:val="C00000"/>
              </w:rPr>
              <w:t>Dauruxü</w:t>
            </w:r>
            <w:r w:rsidR="009A04EF">
              <w:rPr>
                <w:rFonts w:ascii="Calibri" w:eastAsia="Calibri" w:hAnsi="Calibri" w:cs="Calibri"/>
                <w:b/>
                <w:bCs/>
                <w:color w:val="C00000"/>
              </w:rPr>
              <w:t xml:space="preserve">: </w:t>
            </w:r>
            <w:r w:rsidR="005040FC">
              <w:rPr>
                <w:rFonts w:ascii="Calibri" w:eastAsia="Calibri" w:hAnsi="Calibri" w:cs="Calibri"/>
                <w:b/>
                <w:bCs/>
                <w:color w:val="C00000"/>
              </w:rPr>
              <w:t xml:space="preserve">Sistema de </w:t>
            </w:r>
            <w:r w:rsidR="005527C9">
              <w:rPr>
                <w:rFonts w:ascii="Calibri" w:eastAsia="Calibri" w:hAnsi="Calibri" w:cs="Calibri"/>
                <w:b/>
                <w:bCs/>
                <w:color w:val="C00000"/>
              </w:rPr>
              <w:t>a</w:t>
            </w:r>
            <w:r w:rsidR="005040FC">
              <w:rPr>
                <w:rFonts w:ascii="Calibri" w:eastAsia="Calibri" w:hAnsi="Calibri" w:cs="Calibri"/>
                <w:b/>
                <w:bCs/>
                <w:color w:val="C00000"/>
              </w:rPr>
              <w:t xml:space="preserve">poyo </w:t>
            </w:r>
            <w:r w:rsidR="001375BB">
              <w:rPr>
                <w:rFonts w:ascii="Calibri" w:eastAsia="Calibri" w:hAnsi="Calibri" w:cs="Calibri"/>
                <w:b/>
                <w:bCs/>
                <w:color w:val="C00000"/>
              </w:rPr>
              <w:t>para el monitoreo y</w:t>
            </w:r>
            <w:r w:rsidR="005527C9">
              <w:rPr>
                <w:rFonts w:ascii="Calibri" w:eastAsia="Calibri" w:hAnsi="Calibri" w:cs="Calibri"/>
                <w:b/>
                <w:bCs/>
                <w:color w:val="C00000"/>
              </w:rPr>
              <w:t xml:space="preserve"> </w:t>
            </w:r>
            <w:r w:rsidR="00651C1E">
              <w:rPr>
                <w:rFonts w:ascii="Calibri" w:eastAsia="Calibri" w:hAnsi="Calibri" w:cs="Calibri"/>
                <w:b/>
                <w:bCs/>
                <w:color w:val="C00000"/>
              </w:rPr>
              <w:t>evaluación de factores de riesgo psicosocial ocupacional</w:t>
            </w:r>
          </w:p>
        </w:tc>
      </w:tr>
      <w:tr w:rsidR="00A4320E" w14:paraId="089B5998" w14:textId="77777777" w:rsidTr="395B0C8A"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392CADEA" w14:textId="77777777" w:rsidR="00A4320E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ATOS DEL </w:t>
            </w:r>
            <w:r w:rsidR="00A4320E">
              <w:rPr>
                <w:b/>
                <w:color w:val="31849B" w:themeColor="accent5" w:themeShade="BF"/>
                <w:sz w:val="20"/>
              </w:rPr>
              <w:t>ESTUDIANTE</w:t>
            </w:r>
          </w:p>
        </w:tc>
        <w:tc>
          <w:tcPr>
            <w:tcW w:w="2551" w:type="dxa"/>
            <w:tcBorders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0218CDE4" w14:textId="1AB8833B" w:rsidR="00A4320E" w:rsidRPr="00476FCA" w:rsidRDefault="008C04B4" w:rsidP="006605BD">
            <w:pPr>
              <w:spacing w:before="120" w:after="0"/>
              <w:jc w:val="center"/>
              <w:rPr>
                <w:color w:val="C00000"/>
              </w:rPr>
            </w:pPr>
            <w:r>
              <w:rPr>
                <w:rFonts w:ascii="Calibri" w:eastAsia="Calibri" w:hAnsi="Calibri" w:cs="Calibri"/>
                <w:b/>
                <w:bCs/>
                <w:color w:val="C00000"/>
              </w:rPr>
              <w:t>Ronald Fernando Rodríguez Barbosa</w:t>
            </w: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</w:tcBorders>
            <w:vAlign w:val="center"/>
          </w:tcPr>
          <w:p w14:paraId="0C9F5C2D" w14:textId="77777777" w:rsidR="00A4320E" w:rsidRDefault="00A4320E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CORREO</w:t>
            </w:r>
          </w:p>
          <w:p w14:paraId="589FF49A" w14:textId="77777777" w:rsidR="00A4320E" w:rsidRPr="00F76DF9" w:rsidRDefault="00A4320E" w:rsidP="00B52718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LECTRÓNICO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0B77A902" w14:textId="1AEACCDF" w:rsidR="00A4320E" w:rsidRPr="00384A5D" w:rsidRDefault="00BA5F1A" w:rsidP="00A4320E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8" w:history="1">
              <w:r w:rsidR="00B47516" w:rsidRPr="00E01C62">
                <w:rPr>
                  <w:rStyle w:val="Hipervnculo"/>
                  <w:sz w:val="20"/>
                  <w:szCs w:val="20"/>
                </w:rPr>
                <w:t>rfernandorodriguez@javeriana.edu.co</w:t>
              </w:r>
            </w:hyperlink>
          </w:p>
        </w:tc>
      </w:tr>
      <w:tr w:rsidR="00A4320E" w14:paraId="1AF853A6" w14:textId="77777777" w:rsidTr="395B0C8A">
        <w:tc>
          <w:tcPr>
            <w:tcW w:w="1526" w:type="dxa"/>
            <w:vMerge/>
            <w:vAlign w:val="center"/>
          </w:tcPr>
          <w:p w14:paraId="4AC8C19C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12B849A7" w14:textId="4D36D09B" w:rsidR="00A4320E" w:rsidRPr="00A4320E" w:rsidRDefault="00A4320E" w:rsidP="006605BD">
            <w:pPr>
              <w:spacing w:after="120"/>
              <w:jc w:val="center"/>
            </w:pPr>
            <w:r w:rsidRPr="00A4320E">
              <w:rPr>
                <w:smallCaps/>
                <w:sz w:val="20"/>
              </w:rPr>
              <w:t xml:space="preserve">CC </w:t>
            </w:r>
            <w:r w:rsidR="00B47516">
              <w:rPr>
                <w:smallCaps/>
                <w:sz w:val="20"/>
              </w:rPr>
              <w:t>80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927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833</w:t>
            </w:r>
          </w:p>
        </w:tc>
        <w:tc>
          <w:tcPr>
            <w:tcW w:w="1843" w:type="dxa"/>
            <w:vMerge/>
            <w:vAlign w:val="center"/>
          </w:tcPr>
          <w:p w14:paraId="42EE4630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A0773F5" w14:textId="4A9522EC" w:rsidR="00A4320E" w:rsidRPr="00384A5D" w:rsidRDefault="00BA5F1A" w:rsidP="006605BD">
            <w:pPr>
              <w:spacing w:after="120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9" w:history="1">
              <w:r w:rsidR="005527C9" w:rsidRPr="000F3D39">
                <w:rPr>
                  <w:rStyle w:val="Hipervnculo"/>
                  <w:sz w:val="20"/>
                  <w:szCs w:val="20"/>
                </w:rPr>
                <w:t>ronaldraxon@gmail.com</w:t>
              </w:r>
            </w:hyperlink>
          </w:p>
        </w:tc>
      </w:tr>
      <w:tr w:rsidR="00A4320E" w14:paraId="6C2113B0" w14:textId="77777777" w:rsidTr="395B0C8A">
        <w:trPr>
          <w:trHeight w:val="419"/>
        </w:trPr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3ADD262" w14:textId="77777777" w:rsidR="00A4320E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IRECTOR </w:t>
            </w: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  <w:r>
              <w:rPr>
                <w:b/>
                <w:color w:val="31849B" w:themeColor="accent5" w:themeShade="BF"/>
                <w:sz w:val="20"/>
              </w:rPr>
              <w:t xml:space="preserve"> TRABAJO DE GRADO</w:t>
            </w:r>
          </w:p>
          <w:p w14:paraId="7E6CD396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ESOR (opcional)</w:t>
            </w: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2FFE2777" w14:textId="77777777" w:rsidR="00A4320E" w:rsidRPr="00F76DF9" w:rsidRDefault="00A4320E" w:rsidP="006605BD">
            <w:pPr>
              <w:spacing w:after="0" w:line="240" w:lineRule="auto"/>
              <w:jc w:val="center"/>
              <w:rPr>
                <w:sz w:val="20"/>
              </w:rPr>
            </w:pPr>
            <w:r w:rsidRPr="00F76DF9">
              <w:rPr>
                <w:sz w:val="20"/>
              </w:rPr>
              <w:t>I</w:t>
            </w:r>
            <w:r>
              <w:rPr>
                <w:sz w:val="20"/>
              </w:rPr>
              <w:t>ng. Enrique González Ph</w:t>
            </w:r>
            <w:r w:rsidRPr="00F76DF9">
              <w:rPr>
                <w:sz w:val="20"/>
              </w:rPr>
              <w:t>D</w:t>
            </w:r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43CD161" w14:textId="77777777" w:rsidR="00A4320E" w:rsidRPr="00F76DF9" w:rsidRDefault="00A4320E" w:rsidP="00A4320E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MODALIDAD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6C394536" w14:textId="6CD03C8E" w:rsidR="00A4320E" w:rsidRPr="00F76DF9" w:rsidRDefault="00B47516" w:rsidP="00527749">
            <w:pPr>
              <w:spacing w:before="120" w:after="120"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Investigación</w:t>
            </w:r>
          </w:p>
        </w:tc>
      </w:tr>
      <w:tr w:rsidR="00A4320E" w14:paraId="2C0C6B60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4BFD3681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C20DE89" w14:textId="72699EAE" w:rsidR="00A4320E" w:rsidRPr="00F76DF9" w:rsidRDefault="00BA5F1A" w:rsidP="006605BD">
            <w:pPr>
              <w:spacing w:after="120"/>
              <w:jc w:val="center"/>
              <w:rPr>
                <w:sz w:val="20"/>
              </w:rPr>
            </w:pPr>
            <w:hyperlink r:id="rId10" w:history="1">
              <w:r w:rsidR="005527C9" w:rsidRPr="000F3D39">
                <w:rPr>
                  <w:rStyle w:val="Hipervnculo"/>
                  <w:sz w:val="20"/>
                </w:rPr>
                <w:t>egonzal@javeriana.edu.co</w:t>
              </w:r>
            </w:hyperlink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24060849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ÁREA </w:t>
            </w:r>
            <w:r w:rsidR="006605BD">
              <w:rPr>
                <w:b/>
                <w:color w:val="31849B" w:themeColor="accent5" w:themeShade="BF"/>
                <w:sz w:val="20"/>
              </w:rPr>
              <w:t xml:space="preserve">DE </w:t>
            </w:r>
            <w:r>
              <w:rPr>
                <w:b/>
                <w:color w:val="31849B" w:themeColor="accent5" w:themeShade="BF"/>
                <w:sz w:val="20"/>
              </w:rPr>
              <w:t>ÉNFASIS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16789C2F" w14:textId="41CC79F5" w:rsidR="00A4320E" w:rsidRPr="00F76DF9" w:rsidRDefault="00A4320E" w:rsidP="006605BD">
            <w:pPr>
              <w:spacing w:before="120" w:after="120"/>
              <w:jc w:val="center"/>
              <w:rPr>
                <w:sz w:val="20"/>
              </w:rPr>
            </w:pPr>
            <w:r>
              <w:rPr>
                <w:sz w:val="20"/>
              </w:rPr>
              <w:t>Sistemas In</w:t>
            </w:r>
            <w:r w:rsidR="00B47516">
              <w:rPr>
                <w:sz w:val="20"/>
              </w:rPr>
              <w:t>teligentes</w:t>
            </w:r>
          </w:p>
        </w:tc>
      </w:tr>
      <w:tr w:rsidR="006605BD" w14:paraId="185505AA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73801378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1377DB62" w14:textId="5C6F7D13" w:rsidR="006605BD" w:rsidRPr="00F76DF9" w:rsidRDefault="006605BD" w:rsidP="006605BD">
            <w:pPr>
              <w:spacing w:after="0" w:line="240" w:lineRule="auto"/>
              <w:jc w:val="center"/>
              <w:rPr>
                <w:sz w:val="20"/>
              </w:rPr>
            </w:pP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827EA95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GRUPO </w:t>
            </w:r>
            <w:r>
              <w:rPr>
                <w:b/>
                <w:color w:val="31849B" w:themeColor="accent5" w:themeShade="BF"/>
                <w:sz w:val="20"/>
              </w:rPr>
              <w:t xml:space="preserve">Y LÍNEA </w:t>
            </w:r>
            <w:r w:rsidRPr="00F76DF9">
              <w:rPr>
                <w:b/>
                <w:color w:val="31849B" w:themeColor="accent5" w:themeShade="BF"/>
                <w:sz w:val="20"/>
              </w:rPr>
              <w:t>DE INVESTIGACIÓN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2E5F47DF" w14:textId="79336315" w:rsidR="006605BD" w:rsidRPr="007F2B9E" w:rsidRDefault="00FC01AE" w:rsidP="395B0C8A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>SIRP</w:t>
            </w:r>
          </w:p>
        </w:tc>
      </w:tr>
      <w:tr w:rsidR="006605BD" w14:paraId="05982E8E" w14:textId="77777777" w:rsidTr="395B0C8A">
        <w:trPr>
          <w:trHeight w:val="532"/>
        </w:trPr>
        <w:tc>
          <w:tcPr>
            <w:tcW w:w="1526" w:type="dxa"/>
            <w:vMerge/>
            <w:vAlign w:val="center"/>
          </w:tcPr>
          <w:p w14:paraId="10C70175" w14:textId="77777777" w:rsidR="006605BD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3D8FAFE8" w14:textId="3C1E3046" w:rsidR="006605BD" w:rsidRPr="00F76DF9" w:rsidRDefault="006605BD" w:rsidP="006605BD">
            <w:pPr>
              <w:spacing w:after="120"/>
              <w:jc w:val="center"/>
              <w:rPr>
                <w:sz w:val="20"/>
              </w:rPr>
            </w:pPr>
          </w:p>
        </w:tc>
        <w:tc>
          <w:tcPr>
            <w:tcW w:w="1843" w:type="dxa"/>
            <w:vMerge/>
            <w:vAlign w:val="center"/>
          </w:tcPr>
          <w:p w14:paraId="4C5C3F48" w14:textId="77777777" w:rsidR="006605BD" w:rsidRPr="00F76DF9" w:rsidRDefault="006605BD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9F48B7F" w14:textId="7783F74B" w:rsidR="006605BD" w:rsidRPr="007F2B9E" w:rsidRDefault="395B0C8A" w:rsidP="009A04EF">
            <w:pPr>
              <w:spacing w:after="120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 xml:space="preserve">Sub-línea - Sistemas </w:t>
            </w:r>
            <w:r w:rsidR="009A04EF" w:rsidRPr="007F2B9E">
              <w:rPr>
                <w:sz w:val="20"/>
                <w:szCs w:val="20"/>
              </w:rPr>
              <w:t>Inteligentes</w:t>
            </w:r>
          </w:p>
        </w:tc>
      </w:tr>
    </w:tbl>
    <w:p w14:paraId="0F7AE2C0" w14:textId="77777777" w:rsidR="00943FBB" w:rsidRDefault="00943FBB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096315" w14:paraId="69B02D42" w14:textId="77777777" w:rsidTr="395B0C8A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8599805" w14:textId="77777777" w:rsidR="00096315" w:rsidRPr="00F76DF9" w:rsidRDefault="00096315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BJETIVOS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1BB7092" w14:textId="77777777" w:rsidR="00096315" w:rsidRPr="00023FD0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23FD0">
              <w:rPr>
                <w:b/>
                <w:smallCaps/>
                <w:sz w:val="20"/>
              </w:rPr>
              <w:t>Objetivo General</w:t>
            </w:r>
          </w:p>
          <w:p w14:paraId="3D54BFBC" w14:textId="7D7901A7" w:rsidR="00072018" w:rsidRPr="007C6A20" w:rsidRDefault="00072018" w:rsidP="007C6A20">
            <w:pPr>
              <w:pStyle w:val="NormalWeb"/>
              <w:spacing w:after="160" w:line="252" w:lineRule="auto"/>
              <w:ind w:right="41"/>
              <w:jc w:val="both"/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</w:pP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iseñar un sistema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para la detección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de comportamiento,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estados de ánimo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y</w:t>
            </w:r>
            <w:r w:rsidR="00C91B62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el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D45F8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pre-</w:t>
            </w:r>
            <w:r w:rsidR="00C5056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iagnó</w:t>
            </w:r>
            <w:r w:rsidR="00B071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stico</w:t>
            </w:r>
            <w:r w:rsidR="00C5056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de</w:t>
            </w:r>
            <w:r w:rsidR="00B071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trastornos psicológicos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9D6C1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n personas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,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mediante la captura de video</w:t>
            </w:r>
            <w:r w:rsidR="00AE73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convencion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no intrusivo 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y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técnicas de inteligencia artifici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, </w:t>
            </w:r>
            <w:r w:rsidR="00C91B62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con el fin de brindar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apoyo</w:t>
            </w:r>
            <w:r w:rsidR="00C91B62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,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en</w:t>
            </w:r>
            <w:r w:rsidR="00BB446B"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D1E51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l monitoreo y</w:t>
            </w:r>
            <w:r w:rsidR="00526824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valuación de factores de riesgo psicosocial</w:t>
            </w:r>
            <w:r w:rsidR="0098633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C5056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ocupacional </w:t>
            </w:r>
            <w:r w:rsidR="0098633F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n oficinas</w:t>
            </w:r>
            <w:r w:rsidR="00BB446B"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.</w:t>
            </w:r>
          </w:p>
          <w:p w14:paraId="64B48272" w14:textId="77777777" w:rsidR="00096315" w:rsidRPr="00023FD0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23FD0">
              <w:rPr>
                <w:b/>
                <w:smallCaps/>
                <w:sz w:val="20"/>
              </w:rPr>
              <w:t>Objetivos Específicos</w:t>
            </w:r>
          </w:p>
          <w:p w14:paraId="37E7C966" w14:textId="347E7F09" w:rsidR="009806C5" w:rsidRDefault="008D1E51" w:rsidP="008111C8">
            <w:pPr>
              <w:pStyle w:val="Prrafodelista"/>
              <w:numPr>
                <w:ilvl w:val="0"/>
                <w:numId w:val="1"/>
              </w:numPr>
              <w:spacing w:before="60" w:after="120"/>
              <w:ind w:left="357" w:hanging="357"/>
              <w:jc w:val="both"/>
              <w:rPr>
                <w:sz w:val="20"/>
                <w:szCs w:val="20"/>
              </w:rPr>
            </w:pPr>
            <w:r w:rsidRPr="009612FE">
              <w:rPr>
                <w:sz w:val="20"/>
                <w:szCs w:val="20"/>
              </w:rPr>
              <w:t>Analizar las técnicas, modelos y herramientas orientada</w:t>
            </w:r>
            <w:r w:rsidR="009612FE" w:rsidRPr="009612FE">
              <w:rPr>
                <w:sz w:val="20"/>
                <w:szCs w:val="20"/>
              </w:rPr>
              <w:t xml:space="preserve">s al reconocimiento de personas, </w:t>
            </w:r>
            <w:r w:rsidRPr="009612FE">
              <w:rPr>
                <w:sz w:val="20"/>
                <w:szCs w:val="20"/>
              </w:rPr>
              <w:t>expresiones</w:t>
            </w:r>
            <w:r w:rsidR="00720FE8">
              <w:rPr>
                <w:sz w:val="20"/>
                <w:szCs w:val="20"/>
              </w:rPr>
              <w:t xml:space="preserve"> faciales, posturas y</w:t>
            </w:r>
            <w:r w:rsidR="00CB55E6">
              <w:rPr>
                <w:sz w:val="20"/>
                <w:szCs w:val="20"/>
              </w:rPr>
              <w:t xml:space="preserve"> acciones</w:t>
            </w:r>
            <w:r w:rsidR="009612FE" w:rsidRPr="009612FE">
              <w:rPr>
                <w:sz w:val="20"/>
                <w:szCs w:val="20"/>
              </w:rPr>
              <w:t xml:space="preserve"> para la identificación</w:t>
            </w:r>
            <w:r w:rsidR="00EB514C">
              <w:rPr>
                <w:sz w:val="20"/>
                <w:szCs w:val="20"/>
              </w:rPr>
              <w:t xml:space="preserve"> de comportamiento,</w:t>
            </w:r>
            <w:r w:rsidR="009612FE" w:rsidRPr="009612FE">
              <w:rPr>
                <w:sz w:val="20"/>
                <w:szCs w:val="20"/>
              </w:rPr>
              <w:t xml:space="preserve"> </w:t>
            </w:r>
            <w:r w:rsidRPr="009612FE">
              <w:rPr>
                <w:sz w:val="20"/>
                <w:szCs w:val="20"/>
              </w:rPr>
              <w:t>estados de ánimo</w:t>
            </w:r>
            <w:r w:rsidR="009612FE" w:rsidRPr="009612FE">
              <w:rPr>
                <w:sz w:val="20"/>
                <w:szCs w:val="20"/>
              </w:rPr>
              <w:t xml:space="preserve"> </w:t>
            </w:r>
            <w:r w:rsidR="00CB55E6">
              <w:rPr>
                <w:sz w:val="20"/>
                <w:szCs w:val="20"/>
              </w:rPr>
              <w:t>y</w:t>
            </w:r>
            <w:r w:rsidR="00B07165">
              <w:rPr>
                <w:sz w:val="20"/>
                <w:szCs w:val="20"/>
              </w:rPr>
              <w:t xml:space="preserve"> </w:t>
            </w:r>
            <w:r w:rsidR="00CB55E6">
              <w:rPr>
                <w:sz w:val="20"/>
                <w:szCs w:val="20"/>
              </w:rPr>
              <w:t xml:space="preserve"> </w:t>
            </w:r>
            <w:r w:rsidR="009612FE" w:rsidRPr="009612FE">
              <w:rPr>
                <w:sz w:val="20"/>
                <w:szCs w:val="20"/>
              </w:rPr>
              <w:t>trastornos psicológicos</w:t>
            </w:r>
            <w:r w:rsidR="009612FE">
              <w:rPr>
                <w:sz w:val="20"/>
                <w:szCs w:val="20"/>
              </w:rPr>
              <w:t>.</w:t>
            </w:r>
          </w:p>
          <w:p w14:paraId="07D1CC45" w14:textId="77777777" w:rsidR="009612FE" w:rsidRPr="009612FE" w:rsidRDefault="009612FE" w:rsidP="009612FE">
            <w:pPr>
              <w:pStyle w:val="Prrafodelista"/>
              <w:spacing w:before="60" w:after="120"/>
              <w:ind w:left="357"/>
              <w:jc w:val="both"/>
              <w:rPr>
                <w:sz w:val="20"/>
                <w:szCs w:val="20"/>
              </w:rPr>
            </w:pPr>
          </w:p>
          <w:p w14:paraId="52262D4A" w14:textId="0B066FCC" w:rsidR="009806C5" w:rsidRDefault="00302324" w:rsidP="009806C5">
            <w:pPr>
              <w:pStyle w:val="Prrafodelista"/>
              <w:numPr>
                <w:ilvl w:val="0"/>
                <w:numId w:val="1"/>
              </w:numPr>
              <w:spacing w:before="60" w:after="0" w:line="240" w:lineRule="auto"/>
              <w:ind w:left="357" w:hanging="357"/>
              <w:jc w:val="both"/>
              <w:rPr>
                <w:sz w:val="20"/>
                <w:szCs w:val="20"/>
              </w:rPr>
            </w:pPr>
            <w:r w:rsidRPr="007C6A20">
              <w:rPr>
                <w:sz w:val="20"/>
                <w:szCs w:val="20"/>
              </w:rPr>
              <w:t>Dise</w:t>
            </w:r>
            <w:r w:rsidR="006D549F" w:rsidRPr="007C6A20">
              <w:rPr>
                <w:sz w:val="20"/>
                <w:szCs w:val="20"/>
              </w:rPr>
              <w:t>ñar un</w:t>
            </w:r>
            <w:r w:rsidR="00A15846">
              <w:rPr>
                <w:sz w:val="20"/>
                <w:szCs w:val="20"/>
              </w:rPr>
              <w:t xml:space="preserve">a arquitectura </w:t>
            </w:r>
            <w:r w:rsidR="00142B66">
              <w:rPr>
                <w:sz w:val="20"/>
                <w:szCs w:val="20"/>
              </w:rPr>
              <w:t>p</w:t>
            </w:r>
            <w:r w:rsidR="00A15846">
              <w:rPr>
                <w:sz w:val="20"/>
                <w:szCs w:val="20"/>
              </w:rPr>
              <w:t>ara la</w:t>
            </w:r>
            <w:r w:rsidR="006A4C1A">
              <w:rPr>
                <w:sz w:val="20"/>
                <w:szCs w:val="20"/>
              </w:rPr>
              <w:t xml:space="preserve"> identificación</w:t>
            </w:r>
            <w:r w:rsidR="00A15846">
              <w:rPr>
                <w:sz w:val="20"/>
                <w:szCs w:val="20"/>
              </w:rPr>
              <w:t xml:space="preserve"> </w:t>
            </w:r>
            <w:r w:rsidR="009D59B8">
              <w:rPr>
                <w:sz w:val="20"/>
                <w:szCs w:val="20"/>
              </w:rPr>
              <w:t xml:space="preserve">y seguimiento </w:t>
            </w:r>
            <w:r w:rsidR="006A4C1A">
              <w:rPr>
                <w:sz w:val="20"/>
                <w:szCs w:val="20"/>
              </w:rPr>
              <w:t>de</w:t>
            </w:r>
            <w:r w:rsidR="00720FE8">
              <w:rPr>
                <w:sz w:val="20"/>
                <w:szCs w:val="20"/>
              </w:rPr>
              <w:t xml:space="preserve"> personas, su comportamiento, </w:t>
            </w:r>
            <w:r w:rsidR="0098633F">
              <w:rPr>
                <w:sz w:val="20"/>
                <w:szCs w:val="20"/>
              </w:rPr>
              <w:t>cambios en el estado de ánimo</w:t>
            </w:r>
            <w:r w:rsidR="00720FE8">
              <w:rPr>
                <w:sz w:val="20"/>
                <w:szCs w:val="20"/>
              </w:rPr>
              <w:t xml:space="preserve"> y</w:t>
            </w:r>
            <w:r w:rsidR="003C6FAF">
              <w:rPr>
                <w:sz w:val="20"/>
                <w:szCs w:val="20"/>
              </w:rPr>
              <w:t xml:space="preserve"> realizar el</w:t>
            </w:r>
            <w:r w:rsidR="00B07165">
              <w:rPr>
                <w:sz w:val="20"/>
                <w:szCs w:val="20"/>
              </w:rPr>
              <w:t xml:space="preserve"> </w:t>
            </w:r>
            <w:r w:rsidR="00D45F83">
              <w:rPr>
                <w:sz w:val="20"/>
                <w:szCs w:val="20"/>
              </w:rPr>
              <w:t>pre-</w:t>
            </w:r>
            <w:r w:rsidR="00B07165">
              <w:rPr>
                <w:sz w:val="20"/>
                <w:szCs w:val="20"/>
              </w:rPr>
              <w:t>diagnóstico de</w:t>
            </w:r>
            <w:r w:rsidR="00720FE8">
              <w:rPr>
                <w:sz w:val="20"/>
                <w:szCs w:val="20"/>
              </w:rPr>
              <w:t xml:space="preserve"> trastornos psicológicos</w:t>
            </w:r>
            <w:r w:rsidR="009D59B8">
              <w:rPr>
                <w:sz w:val="20"/>
                <w:szCs w:val="20"/>
              </w:rPr>
              <w:t>, a través de captura de video convencional</w:t>
            </w:r>
            <w:r w:rsidR="00AE73BA">
              <w:rPr>
                <w:sz w:val="20"/>
                <w:szCs w:val="20"/>
              </w:rPr>
              <w:t xml:space="preserve"> no intrusiva</w:t>
            </w:r>
            <w:r w:rsidR="00245C52">
              <w:rPr>
                <w:sz w:val="20"/>
                <w:szCs w:val="20"/>
              </w:rPr>
              <w:t>,</w:t>
            </w:r>
            <w:r w:rsidR="00CB55E6">
              <w:rPr>
                <w:sz w:val="20"/>
                <w:szCs w:val="20"/>
              </w:rPr>
              <w:t xml:space="preserve"> </w:t>
            </w:r>
            <w:r w:rsidR="003C6FAF">
              <w:rPr>
                <w:sz w:val="20"/>
                <w:szCs w:val="20"/>
              </w:rPr>
              <w:t>con el fin de</w:t>
            </w:r>
            <w:r w:rsidR="00AE73BA">
              <w:rPr>
                <w:sz w:val="20"/>
                <w:szCs w:val="20"/>
              </w:rPr>
              <w:t xml:space="preserve"> </w:t>
            </w:r>
            <w:r w:rsidR="003C6FAF">
              <w:rPr>
                <w:sz w:val="20"/>
                <w:szCs w:val="20"/>
              </w:rPr>
              <w:t>brindar apoyo, en el monitoreo evaluación de factores de riesgo psicosocial en oficinas</w:t>
            </w:r>
            <w:r w:rsidR="00CB55E6">
              <w:rPr>
                <w:sz w:val="20"/>
                <w:szCs w:val="20"/>
              </w:rPr>
              <w:t>.</w:t>
            </w:r>
          </w:p>
          <w:p w14:paraId="17346508" w14:textId="77777777" w:rsidR="009806C5" w:rsidRPr="009806C5" w:rsidRDefault="009806C5" w:rsidP="009806C5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  <w:p w14:paraId="6E8494CD" w14:textId="2271EA66" w:rsidR="00121249" w:rsidRPr="00302324" w:rsidRDefault="00541EA7" w:rsidP="001D0D9B">
            <w:pPr>
              <w:pStyle w:val="Prrafodelista"/>
              <w:numPr>
                <w:ilvl w:val="0"/>
                <w:numId w:val="1"/>
              </w:numPr>
              <w:spacing w:before="60" w:after="120"/>
              <w:jc w:val="both"/>
              <w:rPr>
                <w:i/>
                <w:sz w:val="20"/>
              </w:rPr>
            </w:pPr>
            <w:r w:rsidRPr="00541EA7">
              <w:rPr>
                <w:sz w:val="20"/>
                <w:szCs w:val="20"/>
              </w:rPr>
              <w:t>Evaluar la precisión y utilidad potencia</w:t>
            </w:r>
            <w:r w:rsidR="003C6FAF">
              <w:rPr>
                <w:sz w:val="20"/>
                <w:szCs w:val="20"/>
              </w:rPr>
              <w:t xml:space="preserve">l del sistema propuesto, mediante </w:t>
            </w:r>
            <w:r w:rsidR="00C03501">
              <w:rPr>
                <w:sz w:val="20"/>
                <w:szCs w:val="20"/>
              </w:rPr>
              <w:t>su implementación parcial y</w:t>
            </w:r>
            <w:r w:rsidRPr="00541EA7">
              <w:rPr>
                <w:sz w:val="20"/>
                <w:szCs w:val="20"/>
              </w:rPr>
              <w:t xml:space="preserve"> puesta en operación controlada.</w:t>
            </w:r>
          </w:p>
          <w:p w14:paraId="57E0E4A3" w14:textId="5D5A5AEA" w:rsidR="00302324" w:rsidRPr="00023FD0" w:rsidRDefault="00302324" w:rsidP="00302324">
            <w:pPr>
              <w:pStyle w:val="Prrafodelista"/>
              <w:spacing w:before="60" w:after="120"/>
              <w:ind w:left="357"/>
              <w:jc w:val="both"/>
              <w:rPr>
                <w:i/>
                <w:sz w:val="20"/>
              </w:rPr>
            </w:pPr>
          </w:p>
        </w:tc>
      </w:tr>
    </w:tbl>
    <w:p w14:paraId="26C53A55" w14:textId="16962126" w:rsidR="00096315" w:rsidRDefault="00096315">
      <w:r>
        <w:br w:type="page"/>
      </w:r>
    </w:p>
    <w:tbl>
      <w:tblPr>
        <w:tblStyle w:val="Tablaconcuadrcula"/>
        <w:tblW w:w="946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8"/>
        <w:gridCol w:w="7796"/>
      </w:tblGrid>
      <w:tr w:rsidR="00B637B6" w14:paraId="172988BE" w14:textId="77777777" w:rsidTr="007E6609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75BA44B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lastRenderedPageBreak/>
              <w:t>PROBLEMA</w:t>
            </w:r>
          </w:p>
          <w:p w14:paraId="11BAD426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</w:p>
          <w:p w14:paraId="476975DE" w14:textId="77777777" w:rsidR="00B637B6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INVESTIGACIÓN</w:t>
            </w:r>
          </w:p>
          <w:p w14:paraId="33DBAB1A" w14:textId="77777777" w:rsidR="00E56F1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</w:t>
            </w:r>
          </w:p>
          <w:p w14:paraId="0D3FDC0A" w14:textId="77777777" w:rsidR="00E56F19" w:rsidRPr="00F76DF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PLICACIÓN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4BCD9B59" w14:textId="22C6EA3D" w:rsidR="007104D6" w:rsidRDefault="007104D6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xisten situaciones en el entorno laboral, que pueden influir sobre la salud de las personas. A estas situaciones, se les conoce como factores de riesgo</w:t>
            </w:r>
            <w:r w:rsidR="00CD7AA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son definidas como las posibles causas que pueden ser responsables de una enfermedad, lesión o daño, como consecuencia de la actividad que se realiza o el medio en el cual se permanece durante el desempeño de 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>la actividad</w:t>
            </w:r>
            <w:r w:rsidR="002E2D5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82072A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2e94e4b0a110ffbeeef8 Ministeriodelaprotecciónsocial 2008; doc:5cb924e4e4b0113209a893d9 Rodríguez,Mariela 2009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[1]</w:t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2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Dentro del contexto mencionado, se pueden encontrar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químico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7d5e4b04c969d296832 Landberg,HannaE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3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biológico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fabe4b0fd29d1c55d15 CORRAO,CarmelaRomanaNatalina 2012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actores de riesgo 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mbiental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4c61e4b0a584f9b697ea Marshall,ElizabethG. 2016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5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sicosocial</w:t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(FRP</w:t>
            </w:r>
            <w:r w:rsidR="006D0F6C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)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Los FR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involucra</w:t>
            </w:r>
            <w:r w:rsidR="006917A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ísicos del entorno laboral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ruido, la iluminación o la temperatura del entorno 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5f1e4b0fd29d1c5650a Nataletti,Pietro 2008; doc:5cbb0d02e4b0fd29d1c55a6d RaúlMirza 2018}}</w:instrTex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6][7]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 psicológicos en las personas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monotonía, el estrés y 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>la fatiga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causada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or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rga de trabaj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el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xceso de horas trabajadas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3abe4b04c969d296c62 Forastieri,Valentina 2013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C37C8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8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 aspectos ps</w:t>
            </w:r>
            <w:r w:rsidR="003027B7">
              <w:rPr>
                <w:rFonts w:asciiTheme="minorHAnsi" w:eastAsiaTheme="minorEastAsia" w:hAnsiTheme="minorHAnsi" w:cstheme="minorBidi"/>
                <w:lang w:val="es-ES" w:eastAsia="en-US"/>
              </w:rPr>
              <w:t>icológicos de los FRPO serán la motivación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incipal del presente proyecto.</w:t>
            </w:r>
          </w:p>
          <w:p w14:paraId="6EA6E6F3" w14:textId="77777777" w:rsidR="00764AD0" w:rsidRPr="00362BBF" w:rsidRDefault="00764AD0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50E54445" w14:textId="1B3F34E0" w:rsidR="00AF05DB" w:rsidRDefault="003524B5" w:rsidP="00362BB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Dentro del contexto de los FRPO,  existen investig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aciones en las que se demuestra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algunas condiciones laborales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generan efectos relacionados con la salud física como los desórdenes musculo esqueléticos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6363e4b07b76618a0343 Putz-Anderson,Vern 1997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9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ducta de las personas com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sedentarism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24ce4b03723cb52b4fd MoralesD.Dian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10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 Por otra parte, existen otros estudios que evidencian efectos r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elacionados con la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estré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d08e4b04373cde33ebf Azuma,K 2015}}</w:instrTex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="Calibri" w:eastAsiaTheme="minorEastAsia" w:hAnsi="Calibri" w:cstheme="minorBidi"/>
                <w:bCs/>
                <w:lang w:val="es-ES" w:eastAsia="en-US"/>
              </w:rPr>
              <w:t>[11]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trastornos psicológicos como la ansiedad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e0be4b04c969d293dae Wiegner,Lilian 2015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2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depresión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4c68e4b07e8173da5bad Luca,Mari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3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Colombia, el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M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nisterio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Salud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portó un total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9.653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sos de enfermedad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naturaleza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 durante el 201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7, manifestados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diferentes actividades económicas como: comercio, hotel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staurantes, servicios domésticos, entre otr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cd6e4b03723cb52b482 Ministeriodesalud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Adicionalmente, se registró un total de 1.078 casos críticos de salud mental por exposición a factores de riesg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sicosoci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, de los cuales 165 casos ocurrieron en la ciudad de Bogotá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A5F1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s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>ta problemática crece año a año, según las estadísticas del Observatorio Nacional de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e6ae4b0a2c6ef089fbd Ministeriodesalud 2019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5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</w:p>
          <w:p w14:paraId="33B33DE2" w14:textId="77777777" w:rsidR="00BA5F1A" w:rsidRDefault="00BA5F1A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2C4AF0D4" w14:textId="2B4621D5" w:rsidR="001B3E00" w:rsidRPr="003524B5" w:rsidRDefault="00E236F9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n la actualidad, existen métod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facilitan la evaluación de FRP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que se han desarrollado a partir de la integración de modelo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explican los mecanismos 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de generación de estrés asociados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l trabajo.</w:t>
            </w:r>
            <w:r w:rsidR="007C6A2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Blach, Sahagun y Cervantes,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exponen un trabajo en el que consolidan los principales c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uestionario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a la 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valuación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RPO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b5be4b0afcfed75cffe VíctorH.CharriaO 2011}}</w:instrTex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6]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A926DE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 embarg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stos procedimientos son susceptibles a la variabilidad </w:t>
            </w:r>
            <w:r w:rsidR="00955965">
              <w:rPr>
                <w:rFonts w:asciiTheme="minorHAnsi" w:eastAsiaTheme="minorEastAsia" w:hAnsiTheme="minorHAnsi" w:cstheme="minorBidi"/>
                <w:lang w:val="es-ES" w:eastAsia="en-US"/>
              </w:rPr>
              <w:t>e incluso subjetividad en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medidas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9aee4b02cf23c279bb9 M.Caicoya 2004}}</w:instrTex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7]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 ya que la evaluación se realiza mediante cuestionarios relacionados a aspectos y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/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ocesos laboral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</w:t>
            </w:r>
            <w:r w:rsidR="001B3E00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no son observados directamente por los </w:t>
            </w:r>
            <w:r w:rsidR="003524B5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especialista</w:t>
            </w:r>
            <w:r w:rsidR="001B3E00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3524B5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Seguridad y Salud en el T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rabajo (SST)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o que son referidos por los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trabajadores 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234e4b02cf23c279acf Benavides,F.G 2002}}</w:instrTex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8]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3CAB3561" w14:textId="77777777" w:rsidR="00A32C20" w:rsidRDefault="00A32C20" w:rsidP="00D81914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</w:pPr>
          </w:p>
          <w:p w14:paraId="324A37CA" w14:textId="14E60081" w:rsidR="00CC3AC7" w:rsidRDefault="00605C23" w:rsidP="00CC3AC7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xisten referentes que han abordado algunos aspectos relacionados con la salud mental de las personas en el entorno laboral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213FF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aee4b03723cb54d0b6 Choi,Sehoon 2018; doc:5cbbab16e4b0a584f9b6a60c Golonka,Krystyna 2019}}</w:instrTex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[19</w:t>
            </w:r>
            <w:proofErr w:type="gramStart"/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]</w:t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</w:t>
            </w:r>
            <w:proofErr w:type="gramEnd"/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20]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Algunos de estos trabajos, han dado como resultado,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oluciones tecnológicas para el monitoreo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algunos aspectos específicos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de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RPO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van desde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 implementación de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controles de carga en las extremidades y otras partes del cuerpo a partir de sensore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96a0e4b06bbb8aabeda7 Yong-RenHuang Oct 2012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1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hasta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la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valuación de 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strés en persona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empleando imágenes de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ectroencefalograma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214bbe4b03723cb551985 Jebelli,Houtan 2018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2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>
              <w:rPr>
                <w:rFonts w:asciiTheme="minorHAnsi" w:eastAsiaTheme="minorEastAsia" w:hAnsiTheme="minorHAnsi" w:cstheme="minorBidi"/>
                <w:lang w:val="es-ES" w:eastAsia="en-US"/>
              </w:rPr>
              <w:t>Trabajos como los de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ack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hu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ad8e4b08b36d9268681 Zhu,Zack 2016}}</w:instrTex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3]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</w:t>
            </w:r>
            <w:proofErr w:type="spellStart"/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>Raffaele</w:t>
            </w:r>
            <w:proofErr w:type="spellEnd"/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proofErr w:type="spellStart"/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>Gravina</w:t>
            </w:r>
            <w:proofErr w:type="spellEnd"/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348e4b09edd5d30de22 Gravina,Raffaele 2019}}</w:instrTex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4]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213FF">
              <w:rPr>
                <w:rFonts w:asciiTheme="minorHAnsi" w:eastAsiaTheme="minorEastAsia" w:hAnsiTheme="minorHAnsi" w:cstheme="minorBidi"/>
                <w:lang w:val="es-ES" w:eastAsia="en-US"/>
              </w:rPr>
              <w:t>sugieren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erspectiva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ternativas,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basada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reconocimiento de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>estado de ánimo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partir de la captura de señales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con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ispositivos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lectrónicos portátiles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i bien estos avances representan un gran potencial para la industria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manufactura,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strucción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, entre otros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d48e4b0a2c6ef08c387 Reid,ChristopherR 2017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5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xisten estudios como el de </w:t>
            </w:r>
            <w:proofErr w:type="spellStart"/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hall</w:t>
            </w:r>
            <w:proofErr w:type="spellEnd"/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ark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e05e4b03723cb52b70c Schall,MarkC 2018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6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n el que se manifiestan como 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limitaciones para su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dopción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s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implicaciones de costo;</w:t>
            </w:r>
            <w:r w:rsidR="00104DF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interrupción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104DF7">
              <w:rPr>
                <w:rFonts w:asciiTheme="minorHAnsi" w:eastAsiaTheme="minorEastAsia" w:hAnsiTheme="minorHAnsi" w:cstheme="minorBidi"/>
                <w:lang w:val="es-ES" w:eastAsia="en-US"/>
              </w:rPr>
              <w:t>de las actividades laborales, el carácter intrusivo representado en  la incomodidad con los dispositivos y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privacidad de las personas.</w:t>
            </w:r>
            <w:r w:rsidR="00CC3AC7" w:rsidRPr="00C90C9B"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  <w:t xml:space="preserve"> </w:t>
            </w:r>
          </w:p>
          <w:p w14:paraId="504895E4" w14:textId="4D14CEB1" w:rsidR="00000F33" w:rsidRDefault="00000F33" w:rsidP="00986278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5C7CEBDB" w14:textId="2587D15D" w:rsidR="006F7C26" w:rsidRPr="00751C50" w:rsidRDefault="00104DF7" w:rsidP="006F7C2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tras aproximacion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abordan la captura e integración con otras fuentes de datos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ando como resultado arquitecturas multimodales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06e4b0572cdb6dffdb Magdin,M. 2016; doc:5ca26bc1e4b03723cb557a43 Soleymani,Mohammad 2017}}</w:instrTex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[27</w:t>
            </w:r>
            <w:proofErr w:type="gramStart"/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]</w:t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</w:t>
            </w:r>
            <w:proofErr w:type="gramEnd"/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28]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en los que se aprovecha el procesamiento de imágenes de video, texto, señales, entre otros, para soportar el diagnóstico de emociones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bfe4b0407a3a233811 Harley,JasonM 2015}}</w:instrTex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9]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5B7231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Trabajos como el de Le Yang 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c0de4b08b36d926870d Yang,Le Oct 23, 2017}}</w:instrTex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0]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proofErr w:type="spellStart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>Poria</w:t>
            </w:r>
            <w:proofErr w:type="spellEnd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proofErr w:type="spellStart"/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>Soujana</w:t>
            </w:r>
            <w:proofErr w:type="spellEnd"/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28e4b0e0b8f7c77d12 Poria,Soujanya 2017}}</w:instrTex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1]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ugieren la fusión de análisis de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la paralingüística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>, la captura de respuesta de entrevist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>característic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rostro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</w:t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ue ha sido abordada ampliamente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c2e4b029ba3645f176 Campos,Victor 2016; doc:5ca198d9e4b029ba3645f17d Jain,Neha 2018; doc:5ca20ce8e4b0db42a2e65f7c Dinges,DavidF 2005; doc:5ca19958e4b0e0b8f7c77d1e Zhu,Yu 2018}}</w:instrTex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2]-[35]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>el movimiento de los ojos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c79e4b0661506be9e57 Alghowinem,Sharifa 2018}}</w:instrTex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6]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. En estas aproximaciones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eviden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cia un aporte significativo en el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>análisi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trone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voz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se abordan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gunos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lastRenderedPageBreak/>
              <w:t>aspectos de interés dentro de la evaluación de FRPO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. Sin embargo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>el modo de vide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tilizado en las publicaciones mencionadas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e enfoca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ólo en el reconocimiento facial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quiriendo</w:t>
            </w:r>
            <w:r w:rsidR="002E7E16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111C8">
              <w:rPr>
                <w:rFonts w:asciiTheme="minorHAnsi" w:eastAsiaTheme="minorEastAsia" w:hAnsiTheme="minorHAnsi" w:cstheme="minorBidi"/>
                <w:lang w:val="es-ES" w:eastAsia="en-US"/>
              </w:rPr>
              <w:t>la captura de primer plano del rostro de las personas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el uso de sensor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uya implementación </w:t>
            </w:r>
            <w:r w:rsidR="00AF5277">
              <w:rPr>
                <w:rFonts w:asciiTheme="minorHAnsi" w:eastAsiaTheme="minorEastAsia" w:hAnsiTheme="minorHAnsi" w:cstheme="minorBidi"/>
                <w:lang w:val="es-ES" w:eastAsia="en-US"/>
              </w:rPr>
              <w:t>tiene algunas limitaciones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se mencionó anteriormente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dicionalmente, 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no se incluyen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canismo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personalización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el que se realice un seguimiento </w:t>
            </w:r>
            <w:r w:rsidR="00AF527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utomático e inteligente 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>a</w:t>
            </w:r>
            <w:r w:rsidR="00C401A7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n conjunto de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cciones específicas del contexto</w:t>
            </w:r>
            <w:r w:rsidR="00C401A7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determinar si una persona ha permanecido por más tiempo del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normal en las instalaciones,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i 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>ha ad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optado una conducta sedentaria acompañado de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sumo constante de alimentos,</w:t>
            </w:r>
            <w:r w:rsidR="00751C50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 ha manifestado episodios constantes d</w:t>
            </w:r>
            <w:r w:rsidR="00C401A7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>e insomnio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Este seguimiento, </w:t>
            </w:r>
            <w:r w:rsidR="006F7C26" w:rsidRPr="006F7C26">
              <w:rPr>
                <w:rFonts w:asciiTheme="minorHAnsi" w:eastAsiaTheme="minorEastAsia" w:hAnsiTheme="minorHAnsi" w:cstheme="minorBidi"/>
                <w:lang w:val="es-ES" w:eastAsia="en-US"/>
              </w:rPr>
              <w:t>en conjunto con otras características capturadas por el mismo sistema</w:t>
            </w:r>
            <w:r w:rsidR="00D55984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6F7C26" w:rsidRP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la cantidad de veces en las que se ha detectado tr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>iste</w:t>
            </w:r>
            <w:r w:rsidR="00D55984">
              <w:rPr>
                <w:rFonts w:asciiTheme="minorHAnsi" w:eastAsiaTheme="minorEastAsia" w:hAnsiTheme="minorHAnsi" w:cstheme="minorBidi"/>
                <w:lang w:val="es-ES" w:eastAsia="en-US"/>
              </w:rPr>
              <w:t>za, ansiedad o enojo, permitiría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55984">
              <w:rPr>
                <w:rFonts w:asciiTheme="minorHAnsi" w:eastAsiaTheme="minorEastAsia" w:hAnsiTheme="minorHAnsi" w:cstheme="minorBidi"/>
                <w:lang w:val="es-ES" w:eastAsia="en-US"/>
              </w:rPr>
              <w:t>realizar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cciones rápidas y</w:t>
            </w:r>
            <w:r w:rsidR="006F7C26" w:rsidRP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portunas 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>en la prevención</w:t>
            </w:r>
            <w:r w:rsidR="006F7C26" w:rsidRP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</w:t>
            </w:r>
            <w:r w:rsidR="00D55984">
              <w:rPr>
                <w:rFonts w:asciiTheme="minorHAnsi" w:eastAsiaTheme="minorEastAsia" w:hAnsiTheme="minorHAnsi" w:cstheme="minorBidi"/>
                <w:lang w:val="es-ES" w:eastAsia="en-US"/>
              </w:rPr>
              <w:t>trastornos, asociadas a FRPO</w:t>
            </w:r>
            <w:r w:rsidR="006F7C26" w:rsidRPr="006F7C26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</w:p>
          <w:p w14:paraId="150B48C8" w14:textId="77777777" w:rsidR="006F7C26" w:rsidRDefault="006F7C26" w:rsidP="00FB1760">
            <w:pPr>
              <w:pStyle w:val="HTMLconformatoprevio"/>
              <w:keepNext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6B03E2A5" w14:textId="0658834E" w:rsidR="006826BE" w:rsidRDefault="00D754DF" w:rsidP="00EE432D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adas las </w:t>
            </w:r>
            <w:r w:rsidR="00ED5CC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imitaciones y </w:t>
            </w:r>
            <w:r w:rsidR="00D15A6B">
              <w:rPr>
                <w:rFonts w:asciiTheme="minorHAnsi" w:eastAsiaTheme="minorEastAsia" w:hAnsiTheme="minorHAnsi" w:cstheme="minorBidi"/>
                <w:lang w:val="es-ES" w:eastAsia="en-US"/>
              </w:rPr>
              <w:t>problemática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lanteadas, surge la pregunta</w:t>
            </w:r>
            <w:r w:rsidR="00DB173F">
              <w:rPr>
                <w:rFonts w:asciiTheme="minorHAnsi" w:eastAsiaTheme="minorEastAsia" w:hAnsiTheme="minorHAnsi" w:cstheme="minorBidi"/>
                <w:lang w:val="es-ES" w:eastAsia="en-US"/>
              </w:rPr>
              <w:t>:</w:t>
            </w:r>
            <w:r w:rsidR="00A926D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A926DE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¿</w:t>
            </w:r>
            <w:r w:rsidR="00F67215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Cómo </w:t>
            </w:r>
            <w:r w:rsidR="00A926DE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sopo</w:t>
            </w:r>
            <w:r w:rsidR="00D55984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rtar el monitoreo y</w:t>
            </w:r>
            <w:r w:rsidR="00B73D3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evaluación</w:t>
            </w:r>
            <w:r w:rsidR="00A926DE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factores de riesgos psicosociales</w:t>
            </w:r>
            <w:r w:rsidR="00ED5CC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ocupacionales en un entorno de oficina</w:t>
            </w:r>
            <w:r w:rsidR="00FB1760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,</w:t>
            </w:r>
            <w:r w:rsidR="00A926DE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</w:t>
            </w:r>
            <w:r w:rsidR="00AF5277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mediante el reconocimiento</w:t>
            </w:r>
            <w:r w:rsidR="00B73D3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</w:t>
            </w:r>
            <w:r w:rsidR="00AF5277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de comportamiento, estados de ánimo </w:t>
            </w:r>
            <w:r w:rsidR="00B73D3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y manifestación de trastornos psicológicos en las personas</w:t>
            </w:r>
            <w:r w:rsidR="00D55984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,</w:t>
            </w:r>
            <w:r w:rsidR="00B73D3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de una manera no intrusiva, </w:t>
            </w:r>
            <w:r w:rsidR="00A926DE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a partir de técnicas de inteligencia artificial y visión por computador</w:t>
            </w:r>
            <w:r w:rsidR="00ED5CCC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a</w:t>
            </w:r>
            <w:r w:rsidR="00DB173F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?</w:t>
            </w:r>
            <w:r w:rsidR="001C60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E5E97">
              <w:rPr>
                <w:rFonts w:asciiTheme="minorHAnsi" w:eastAsiaTheme="minorEastAsia" w:hAnsiTheme="minorHAnsi" w:cstheme="minorBidi"/>
                <w:lang w:val="es-ES" w:eastAsia="en-US"/>
              </w:rPr>
              <w:t>Para responder a lo anterior, el presente</w:t>
            </w:r>
            <w:r w:rsidR="007104D6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</w:t>
            </w:r>
            <w:r w:rsidR="005E5E9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focará </w:t>
            </w:r>
            <w:r w:rsidR="00861B75">
              <w:rPr>
                <w:rFonts w:asciiTheme="minorHAnsi" w:eastAsiaTheme="minorEastAsia" w:hAnsiTheme="minorHAnsi" w:cstheme="minorBidi"/>
                <w:lang w:val="es-ES" w:eastAsia="en-US"/>
              </w:rPr>
              <w:t>en</w:t>
            </w:r>
            <w:r w:rsidR="001F02F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</w:t>
            </w:r>
            <w:r w:rsidR="007104D6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ntegración </w:t>
            </w:r>
            <w:r w:rsidR="003027B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mecanismos </w:t>
            </w:r>
            <w:r w:rsidR="001C604C">
              <w:rPr>
                <w:rFonts w:asciiTheme="minorHAnsi" w:eastAsiaTheme="minorEastAsia" w:hAnsiTheme="minorHAnsi" w:cstheme="minorBidi"/>
                <w:lang w:val="es-ES" w:eastAsia="en-US"/>
              </w:rPr>
              <w:t>de identificación</w:t>
            </w:r>
            <w:r w:rsidR="007104D6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</w:t>
            </w:r>
            <w:r w:rsidR="00D86A24">
              <w:rPr>
                <w:rFonts w:asciiTheme="minorHAnsi" w:eastAsiaTheme="minorEastAsia" w:hAnsiTheme="minorHAnsi" w:cstheme="minorBidi"/>
                <w:lang w:val="es-ES" w:eastAsia="en-US"/>
              </w:rPr>
              <w:t>personas y</w:t>
            </w:r>
            <w:r w:rsidR="00F775D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u</w:t>
            </w:r>
            <w:r w:rsidR="00D86A2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portamiento;</w:t>
            </w:r>
            <w:r w:rsidR="00F775D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mbios en </w:t>
            </w:r>
            <w:r w:rsidR="00D86A24">
              <w:rPr>
                <w:rFonts w:asciiTheme="minorHAnsi" w:eastAsiaTheme="minorEastAsia" w:hAnsiTheme="minorHAnsi" w:cstheme="minorBidi"/>
                <w:lang w:val="es-ES" w:eastAsia="en-US"/>
              </w:rPr>
              <w:t>el</w:t>
            </w:r>
            <w:r w:rsidR="001F02F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ado de ánimo</w:t>
            </w:r>
            <w:r w:rsidR="00F775D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r w:rsidR="001C60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</w:t>
            </w:r>
            <w:r w:rsidR="00240F56">
              <w:rPr>
                <w:rFonts w:asciiTheme="minorHAnsi" w:eastAsiaTheme="minorEastAsia" w:hAnsiTheme="minorHAnsi" w:cstheme="minorBidi"/>
                <w:lang w:val="es-ES" w:eastAsia="en-US"/>
              </w:rPr>
              <w:t>pre-diagnóstico de</w:t>
            </w:r>
            <w:r w:rsidR="00F775D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trastornos psicológicos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3027B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E7CD8">
              <w:rPr>
                <w:rFonts w:asciiTheme="minorHAnsi" w:eastAsiaTheme="minorEastAsia" w:hAnsiTheme="minorHAnsi" w:cstheme="minorBidi"/>
                <w:lang w:val="es-ES" w:eastAsia="en-US"/>
              </w:rPr>
              <w:t>La identificación de personas y su comportamiento brindarán la capacidad de un seguimiento individual, en el que el sistema aprenderá las características particulares de una persona y con ello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DE7CD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dentificar la forma en que esta exterioriza sus cambios de estado de ánimo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Adicionalmente, </w:t>
            </w:r>
            <w:r w:rsidR="0031760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identificarán y se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registrarán actividades que en la actualidad, 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ólo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on 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registradas</w:t>
            </w:r>
            <w:r w:rsidR="0031760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diante cuestionarios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o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nstrumentos como el inventario de Beck 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37]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scala PHQ-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8 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37]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, entre otr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26e4b030c92f168f78 CalvodeMoraMartínez,Javier 1991; doc:5ce09421e4b0407a3a23380e Pekrun,Reinhard 2011}}</w:instrTex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[38]</w:t>
            </w:r>
            <w:r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39]</w:t>
            </w:r>
            <w:r w:rsidR="006826BE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registro de las actividades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inclusión de componentes soportados con inteligencia artificial</w:t>
            </w:r>
            <w:r w:rsidR="00CC42A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su procesamiento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permitirá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dentificar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comportamientos orientados a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l sedentarismo,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exceso de trabajo, 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el insomnio y soportar el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e-diagnóstico de trastornos psicológicos como el estrés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evero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>, la ansiedad y la depresión</w:t>
            </w:r>
            <w:r w:rsidR="00DE7CD8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or otra parte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el sistema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notificará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entregará datos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los </w:t>
            </w:r>
            <w:r w:rsidR="006826BE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especialistas en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ST sobre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diciones 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o 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>escenarios con un alto potencial de materialización de riesgos psicosociales en un corto o mediano plazo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con ello, apoyar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á</w:t>
            </w:r>
            <w:r w:rsidR="007D512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la evaluación de FRPO</w:t>
            </w:r>
            <w:r w:rsidR="006826B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</w:p>
          <w:p w14:paraId="0F7DCCE7" w14:textId="77777777" w:rsidR="006826BE" w:rsidRDefault="006826BE" w:rsidP="00EE432D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423BE259" w14:textId="7B68D7D8" w:rsidR="00D754DF" w:rsidRDefault="005E5E97" w:rsidP="00D754D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reto tecnológico para el diseño </w:t>
            </w:r>
            <w:r w:rsidR="0031760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l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istema está en la extracción de características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a partir de la captura en video convencional</w:t>
            </w:r>
            <w:r w:rsidR="0031760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ya sea mediante el uso cámaras de vigilancia, cámaras web o la combinación de ambas y teniendo en cuenta las limitaciones de resolución o ángulo de captura.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>Otro aspecto importante</w:t>
            </w:r>
            <w:r w:rsidR="00CC42A3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</w:t>
            </w:r>
            <w:r w:rsidR="00CC42A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>el mecanismo de aprendizaje adaptativo, para el reconocimiento de las personas y determinar patrones específicos para cada uno, para la generalización de su comportamiento y las características que componen sus cambios en el estado de ánimo.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ello, 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tomará como referencia 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modelos como el OCC </w: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fcc66e4b05d27abf43ff8 Steunebrink,B.R 2010}}</w:instrTex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40]</w: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trabajos como el de </w:t>
            </w:r>
            <w:proofErr w:type="spellStart"/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>Shindler</w:t>
            </w:r>
            <w:proofErr w:type="spellEnd"/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9ede4b04cf84db8f4d9 Schindler,Konrad 2008}}</w:instrTex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754DF" w:rsidRPr="00D754DF">
              <w:rPr>
                <w:rFonts w:asciiTheme="minorHAnsi" w:eastAsiaTheme="minorEastAsia" w:hAnsiTheme="minorHAnsi" w:cstheme="minorBidi"/>
                <w:lang w:val="es-ES" w:eastAsia="en-US"/>
              </w:rPr>
              <w:t>[41]</w:t>
            </w:r>
            <w:r w:rsidR="002174D2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reconocimiento</w:t>
            </w:r>
            <w:r w:rsidR="002174D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posturas.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xtracción de diferentes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características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partir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fuentes similares pero en diferentes posiciones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>, sugiere que la arquitectura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>del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80FC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stema sea distribuida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(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captura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mágenes de cámaras web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vigilancia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)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. Adicionalmente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, teniendo en cuenta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trabajos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Javier Alcalá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71C60" w:rsidRPr="00E71C60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E71C60" w:rsidRPr="00E71C60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c0ef4e4b04c969d297e58 JavierAlcaláVásquez 2017}}</w:instrText>
            </w:r>
            <w:r w:rsidR="00E71C60" w:rsidRPr="00E71C60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C838E1" w:rsidRPr="00C838E1">
              <w:rPr>
                <w:rFonts w:asciiTheme="minorHAnsi" w:eastAsiaTheme="minorEastAsia" w:hAnsiTheme="minorHAnsi" w:cstheme="minorBidi"/>
                <w:lang w:val="es-ES" w:eastAsia="en-US"/>
              </w:rPr>
              <w:t>[42]</w:t>
            </w:r>
            <w:r w:rsidR="00E71C60" w:rsidRPr="00E71C60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Daniel 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Valencia 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c0d80e4b04c969d297e56 DanielStevenValenciaParada 2015}}</w:instrTex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C838E1" w:rsidRPr="00C838E1">
              <w:rPr>
                <w:rFonts w:asciiTheme="minorHAnsi" w:eastAsiaTheme="minorEastAsia" w:hAnsiTheme="minorHAnsi" w:cstheme="minorBidi"/>
                <w:lang w:val="es-ES" w:eastAsia="en-US"/>
              </w:rPr>
              <w:t>[43]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Mauricio </w:t>
            </w:r>
            <w:proofErr w:type="spellStart"/>
            <w:r w:rsidR="00E71C60" w:rsidRPr="003A4C3D">
              <w:rPr>
                <w:rFonts w:asciiTheme="minorHAnsi" w:eastAsiaTheme="minorEastAsia" w:hAnsiTheme="minorHAnsi" w:cstheme="minorBidi"/>
                <w:lang w:val="es-ES" w:eastAsia="en-US"/>
              </w:rPr>
              <w:t>Ab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ello</w:t>
            </w:r>
            <w:proofErr w:type="spellEnd"/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71C60" w:rsidRPr="003A4C3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E71C60" w:rsidRPr="003A4C3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c0d06e4b097bc89af2737 EderMauricioAbelloRodríguez 2018}}</w:instrText>
            </w:r>
            <w:r w:rsidR="00E71C60" w:rsidRPr="003A4C3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C838E1" w:rsidRPr="00C838E1">
              <w:rPr>
                <w:rFonts w:asciiTheme="minorHAnsi" w:eastAsiaTheme="minorEastAsia" w:hAnsiTheme="minorHAnsi" w:cstheme="minorBidi"/>
                <w:lang w:val="es-ES" w:eastAsia="en-US"/>
              </w:rPr>
              <w:t>[44]</w:t>
            </w:r>
            <w:r w:rsidR="00E71C60" w:rsidRPr="003A4C3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33C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>se puede apreciar la utilidad</w:t>
            </w:r>
            <w:r w:rsidR="00E33C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beneficios</w:t>
            </w:r>
            <w:r w:rsidR="00E71C60"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las a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rquitecturas basadas en agentes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961424">
              <w:rPr>
                <w:rFonts w:asciiTheme="minorHAnsi" w:eastAsiaTheme="minorEastAsia" w:hAnsiTheme="minorHAnsi" w:cstheme="minorBidi"/>
                <w:lang w:val="es-ES" w:eastAsia="en-US"/>
              </w:rPr>
              <w:t>L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 </w:t>
            </w:r>
            <w:r w:rsidR="0096142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xtracción y procesamiento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de caract</w:t>
            </w:r>
            <w:bookmarkStart w:id="0" w:name="_GoBack"/>
            <w:bookmarkEnd w:id="0"/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erísticas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se </w:t>
            </w:r>
            <w:r w:rsidR="0096142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concebirá 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>de forma concurrente y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pecializada</w:t>
            </w:r>
            <w:r w:rsidR="004B6C46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AD759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generando 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>metas específicas para los agentes y</w:t>
            </w:r>
            <w:r w:rsidR="0096142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u</w:t>
            </w:r>
            <w:r w:rsidR="00AD7593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367D8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étodos de cooperación.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2A33BB91" w14:textId="77777777" w:rsidR="00D754DF" w:rsidRDefault="00D754DF" w:rsidP="00D754D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2B5C8365" w14:textId="5E89D9A5" w:rsidR="00970898" w:rsidRPr="00A926DE" w:rsidRDefault="00E54DC2" w:rsidP="00D754D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 caso de referencia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seleccionad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este proyect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, es la oficin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área de consultoría y transformación digital de la empresa Vector ITC Colombia. 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>Este escenario tien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finidad co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>n la problemática propuesta y se cuenta con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laboración de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mpresa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mediante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esorí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 del área de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Personas y Cultura que se encarga del bienestar físico y psicológico de los trabajador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;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acceso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imágenes de vide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colaboración de las personas para la experimentación.</w:t>
            </w:r>
          </w:p>
        </w:tc>
      </w:tr>
      <w:tr w:rsidR="00D66689" w14:paraId="636A400E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6A413A66" w14:textId="3CB81A73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METODOLOGÍA</w:t>
            </w:r>
          </w:p>
        </w:tc>
      </w:tr>
      <w:tr w:rsidR="00E56F19" w14:paraId="5CAE6683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  <w:tcBorders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E285397" w14:textId="77777777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CRIPCIÓN GENERAL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B521E87" w14:textId="5FD2F7E5" w:rsidR="00B305F0" w:rsidRPr="00B305F0" w:rsidRDefault="395B0C8A" w:rsidP="395B0C8A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F52D1">
              <w:rPr>
                <w:sz w:val="20"/>
                <w:szCs w:val="20"/>
              </w:rPr>
              <w:t>El presente proyecto</w:t>
            </w:r>
            <w:r w:rsidR="00A14C79" w:rsidRPr="00EF52D1">
              <w:rPr>
                <w:sz w:val="20"/>
                <w:szCs w:val="20"/>
              </w:rPr>
              <w:t xml:space="preserve"> se basará </w:t>
            </w:r>
            <w:r w:rsidR="005B7252" w:rsidRPr="00EF52D1">
              <w:rPr>
                <w:sz w:val="20"/>
                <w:szCs w:val="20"/>
              </w:rPr>
              <w:t xml:space="preserve">en </w:t>
            </w:r>
            <w:r w:rsidR="00A14C79" w:rsidRPr="00EF52D1">
              <w:rPr>
                <w:sz w:val="20"/>
                <w:szCs w:val="20"/>
              </w:rPr>
              <w:t>el ciclo básico de ingeniería y</w:t>
            </w:r>
            <w:r w:rsidRPr="00EF52D1">
              <w:rPr>
                <w:sz w:val="20"/>
                <w:szCs w:val="20"/>
              </w:rPr>
              <w:t xml:space="preserve"> se</w:t>
            </w:r>
            <w:r w:rsidRPr="00A14C79">
              <w:rPr>
                <w:color w:val="FF0000"/>
                <w:sz w:val="20"/>
                <w:szCs w:val="20"/>
              </w:rPr>
              <w:t xml:space="preserve"> </w:t>
            </w:r>
            <w:r w:rsidRPr="395B0C8A">
              <w:rPr>
                <w:sz w:val="20"/>
                <w:szCs w:val="20"/>
              </w:rPr>
              <w:t xml:space="preserve">llevará a cabo en 3 fases principales consecutivas: </w:t>
            </w:r>
          </w:p>
          <w:p w14:paraId="133B2B59" w14:textId="2718AC16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Investigación y análisis.</w:t>
            </w:r>
          </w:p>
          <w:p w14:paraId="1B5F8CC8" w14:textId="7D4A85F6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Diseño del sistema.</w:t>
            </w:r>
          </w:p>
          <w:p w14:paraId="65477E07" w14:textId="48AF80CB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Evaluación del sistema.</w:t>
            </w:r>
          </w:p>
          <w:p w14:paraId="0F9BBE33" w14:textId="1443E260" w:rsidR="009F1A4E" w:rsidRDefault="00B305F0" w:rsidP="009F1A4E">
            <w:pPr>
              <w:pStyle w:val="Default"/>
              <w:jc w:val="both"/>
              <w:rPr>
                <w:color w:val="FF0000"/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fase, se realizará un</w:t>
            </w:r>
            <w:r w:rsidR="008F6BA4">
              <w:rPr>
                <w:sz w:val="20"/>
                <w:szCs w:val="20"/>
              </w:rPr>
              <w:t xml:space="preserve">a </w:t>
            </w:r>
            <w:r w:rsidR="00CD6D38">
              <w:rPr>
                <w:sz w:val="20"/>
                <w:szCs w:val="20"/>
              </w:rPr>
              <w:t>investigación exploratoria</w:t>
            </w:r>
            <w:r w:rsidR="00E84A88">
              <w:rPr>
                <w:sz w:val="20"/>
                <w:szCs w:val="20"/>
              </w:rPr>
              <w:t xml:space="preserve">, con el fin de </w:t>
            </w:r>
            <w:r w:rsidR="00CB403E">
              <w:rPr>
                <w:sz w:val="20"/>
                <w:szCs w:val="20"/>
              </w:rPr>
              <w:t>caracterizar</w:t>
            </w:r>
            <w:r w:rsidR="00E84A88">
              <w:rPr>
                <w:sz w:val="20"/>
                <w:szCs w:val="20"/>
              </w:rPr>
              <w:t xml:space="preserve">  los aportes y limitaciones de </w:t>
            </w:r>
            <w:r w:rsidR="00CB403E">
              <w:rPr>
                <w:sz w:val="20"/>
                <w:szCs w:val="20"/>
              </w:rPr>
              <w:t xml:space="preserve">los trabajos y </w:t>
            </w:r>
            <w:r w:rsidR="00E84A88">
              <w:rPr>
                <w:sz w:val="20"/>
                <w:szCs w:val="20"/>
              </w:rPr>
              <w:t>publicaciones en los que se aborda</w:t>
            </w:r>
            <w:r w:rsidR="00CB403E">
              <w:rPr>
                <w:sz w:val="20"/>
                <w:szCs w:val="20"/>
              </w:rPr>
              <w:t xml:space="preserve"> la detección</w:t>
            </w:r>
            <w:r w:rsidR="00CD6D38">
              <w:rPr>
                <w:sz w:val="20"/>
                <w:szCs w:val="20"/>
              </w:rPr>
              <w:t xml:space="preserve"> e identificación</w:t>
            </w:r>
            <w:r w:rsidR="00CB403E">
              <w:rPr>
                <w:sz w:val="20"/>
                <w:szCs w:val="20"/>
              </w:rPr>
              <w:t xml:space="preserve"> de </w:t>
            </w:r>
            <w:r w:rsidR="00CD6D38">
              <w:rPr>
                <w:sz w:val="20"/>
                <w:szCs w:val="20"/>
              </w:rPr>
              <w:t xml:space="preserve">personas, </w:t>
            </w:r>
            <w:r w:rsidR="00CB403E">
              <w:rPr>
                <w:sz w:val="20"/>
                <w:szCs w:val="20"/>
              </w:rPr>
              <w:t xml:space="preserve">emociones y </w:t>
            </w:r>
            <w:r w:rsidR="0025715E" w:rsidRPr="009F1A4E">
              <w:rPr>
                <w:sz w:val="20"/>
                <w:szCs w:val="20"/>
              </w:rPr>
              <w:t>trastornos psicológicos</w:t>
            </w:r>
            <w:r w:rsidR="00CB403E" w:rsidRPr="009F1A4E">
              <w:rPr>
                <w:sz w:val="20"/>
                <w:szCs w:val="20"/>
              </w:rPr>
              <w:t>.</w:t>
            </w:r>
            <w:r w:rsidR="0025715E" w:rsidRPr="00DE7324">
              <w:rPr>
                <w:sz w:val="20"/>
                <w:szCs w:val="20"/>
              </w:rPr>
              <w:t xml:space="preserve"> Posteriormente,</w:t>
            </w:r>
            <w:r w:rsidR="00CB403E" w:rsidRPr="00DE7324">
              <w:rPr>
                <w:sz w:val="20"/>
                <w:szCs w:val="20"/>
              </w:rPr>
              <w:t xml:space="preserve"> se </w:t>
            </w:r>
            <w:r w:rsidR="0025715E" w:rsidRPr="00DE7324">
              <w:rPr>
                <w:sz w:val="20"/>
                <w:szCs w:val="20"/>
              </w:rPr>
              <w:t>profundizará la investigación en</w:t>
            </w:r>
            <w:r w:rsidR="00CB403E" w:rsidRPr="00DE7324">
              <w:rPr>
                <w:sz w:val="20"/>
                <w:szCs w:val="20"/>
              </w:rPr>
              <w:t xml:space="preserve"> los aspectos</w:t>
            </w:r>
            <w:r w:rsidR="00A27FE1">
              <w:rPr>
                <w:sz w:val="20"/>
                <w:szCs w:val="20"/>
              </w:rPr>
              <w:t xml:space="preserve"> psicosociales</w:t>
            </w:r>
            <w:r w:rsidR="00CB403E" w:rsidRPr="00DE7324">
              <w:rPr>
                <w:sz w:val="20"/>
                <w:szCs w:val="20"/>
              </w:rPr>
              <w:t xml:space="preserve"> relevantes en la evaluación de </w:t>
            </w:r>
            <w:r w:rsidR="0025715E" w:rsidRPr="00DE7324">
              <w:rPr>
                <w:sz w:val="20"/>
                <w:szCs w:val="20"/>
              </w:rPr>
              <w:t>FRPO,</w:t>
            </w:r>
            <w:r w:rsidR="00CB403E" w:rsidRPr="00DE7324">
              <w:rPr>
                <w:sz w:val="20"/>
                <w:szCs w:val="20"/>
              </w:rPr>
              <w:t xml:space="preserve"> los procedimientos</w:t>
            </w:r>
            <w:r w:rsidR="0025715E" w:rsidRPr="00DE7324">
              <w:rPr>
                <w:sz w:val="20"/>
                <w:szCs w:val="20"/>
              </w:rPr>
              <w:t xml:space="preserve"> y los instrumentos</w:t>
            </w:r>
            <w:r w:rsidR="00CB403E" w:rsidRPr="00DE7324">
              <w:rPr>
                <w:sz w:val="20"/>
                <w:szCs w:val="20"/>
              </w:rPr>
              <w:t xml:space="preserve"> </w:t>
            </w:r>
            <w:r w:rsidR="0025715E" w:rsidRPr="00DE7324">
              <w:rPr>
                <w:sz w:val="20"/>
                <w:szCs w:val="20"/>
              </w:rPr>
              <w:t>utilizados para su medición.</w:t>
            </w:r>
            <w:r w:rsidR="002F15D2" w:rsidRPr="00DE7324">
              <w:rPr>
                <w:sz w:val="20"/>
                <w:szCs w:val="20"/>
              </w:rPr>
              <w:t xml:space="preserve"> De este p</w:t>
            </w:r>
            <w:r w:rsidR="00A01CB5">
              <w:rPr>
                <w:sz w:val="20"/>
                <w:szCs w:val="20"/>
              </w:rPr>
              <w:t>rocedimiento, se obtendrán</w:t>
            </w:r>
            <w:r w:rsidR="002F15D2" w:rsidRPr="00DE7324">
              <w:rPr>
                <w:sz w:val="20"/>
                <w:szCs w:val="20"/>
              </w:rPr>
              <w:t xml:space="preserve"> las características o escenarios de mayor relevancia </w:t>
            </w:r>
            <w:r w:rsidR="00EF52D1">
              <w:rPr>
                <w:sz w:val="20"/>
                <w:szCs w:val="20"/>
              </w:rPr>
              <w:t>para el diseño del sistema,</w:t>
            </w:r>
            <w:r w:rsidR="002F15D2" w:rsidRPr="00DE7324">
              <w:rPr>
                <w:sz w:val="20"/>
                <w:szCs w:val="20"/>
              </w:rPr>
              <w:t xml:space="preserve"> los requerimientos funcionales </w:t>
            </w:r>
            <w:r w:rsidR="00A27FE1">
              <w:rPr>
                <w:sz w:val="20"/>
                <w:szCs w:val="20"/>
              </w:rPr>
              <w:t xml:space="preserve">para el apoyo en la evaluación de FRPO y </w:t>
            </w:r>
            <w:r w:rsidR="00A01CB5">
              <w:rPr>
                <w:sz w:val="20"/>
                <w:szCs w:val="20"/>
              </w:rPr>
              <w:t xml:space="preserve">los </w:t>
            </w:r>
            <w:r w:rsidR="00A27FE1">
              <w:rPr>
                <w:sz w:val="20"/>
                <w:szCs w:val="20"/>
              </w:rPr>
              <w:t>requisito</w:t>
            </w:r>
            <w:r w:rsidR="00A01CB5">
              <w:rPr>
                <w:sz w:val="20"/>
                <w:szCs w:val="20"/>
              </w:rPr>
              <w:t>s</w:t>
            </w:r>
            <w:r w:rsidR="00A27FE1">
              <w:rPr>
                <w:sz w:val="20"/>
                <w:szCs w:val="20"/>
              </w:rPr>
              <w:t xml:space="preserve"> </w:t>
            </w:r>
            <w:r w:rsidR="00D51249" w:rsidRPr="00DE7324">
              <w:rPr>
                <w:sz w:val="20"/>
                <w:szCs w:val="20"/>
              </w:rPr>
              <w:t xml:space="preserve">para la captura </w:t>
            </w:r>
            <w:r w:rsidR="000970E8">
              <w:rPr>
                <w:sz w:val="20"/>
                <w:szCs w:val="20"/>
              </w:rPr>
              <w:t xml:space="preserve">convencional de video </w:t>
            </w:r>
            <w:r w:rsidR="00D51249" w:rsidRPr="00DE7324">
              <w:rPr>
                <w:sz w:val="20"/>
                <w:szCs w:val="20"/>
              </w:rPr>
              <w:t xml:space="preserve">y </w:t>
            </w:r>
            <w:r w:rsidR="000970E8">
              <w:rPr>
                <w:sz w:val="20"/>
                <w:szCs w:val="20"/>
              </w:rPr>
              <w:t xml:space="preserve">su </w:t>
            </w:r>
            <w:r w:rsidR="00A01CB5">
              <w:rPr>
                <w:sz w:val="20"/>
                <w:szCs w:val="20"/>
              </w:rPr>
              <w:t xml:space="preserve">posterior </w:t>
            </w:r>
            <w:r w:rsidR="00D51249" w:rsidRPr="00DE7324">
              <w:rPr>
                <w:sz w:val="20"/>
                <w:szCs w:val="20"/>
              </w:rPr>
              <w:t>procesamiento.</w:t>
            </w:r>
            <w:r w:rsidR="009F1A4E" w:rsidRPr="00DE7324">
              <w:rPr>
                <w:sz w:val="20"/>
                <w:szCs w:val="20"/>
              </w:rPr>
              <w:t xml:space="preserve"> </w:t>
            </w:r>
            <w:r w:rsidR="00DE7324" w:rsidRPr="00DE7324">
              <w:rPr>
                <w:sz w:val="20"/>
                <w:szCs w:val="20"/>
              </w:rPr>
              <w:t>A partir de la investigación y</w:t>
            </w:r>
            <w:r w:rsidR="009F1A4E" w:rsidRPr="00DE7324">
              <w:rPr>
                <w:sz w:val="20"/>
                <w:szCs w:val="20"/>
              </w:rPr>
              <w:t xml:space="preserve"> definiciones</w:t>
            </w:r>
            <w:r w:rsidR="00DE7324" w:rsidRPr="00DE7324">
              <w:rPr>
                <w:sz w:val="20"/>
                <w:szCs w:val="20"/>
              </w:rPr>
              <w:t xml:space="preserve"> anteriores</w:t>
            </w:r>
            <w:r w:rsidR="00EF52D1">
              <w:rPr>
                <w:sz w:val="20"/>
                <w:szCs w:val="20"/>
              </w:rPr>
              <w:t>,</w:t>
            </w:r>
            <w:r w:rsidR="009F1A4E" w:rsidRPr="00DE7324">
              <w:rPr>
                <w:sz w:val="20"/>
                <w:szCs w:val="20"/>
              </w:rPr>
              <w:t xml:space="preserve"> se llevará a cabo una evaluación</w:t>
            </w:r>
            <w:r w:rsidR="003040EF">
              <w:rPr>
                <w:sz w:val="20"/>
                <w:szCs w:val="20"/>
              </w:rPr>
              <w:t xml:space="preserve"> sistemática</w:t>
            </w:r>
            <w:r w:rsidR="009F1A4E" w:rsidRPr="00DE7324">
              <w:rPr>
                <w:sz w:val="20"/>
                <w:szCs w:val="20"/>
              </w:rPr>
              <w:t xml:space="preserve"> de las herramientas y marcos de trabajo disponibles que puedan ser utilizados </w:t>
            </w:r>
            <w:r w:rsidR="00EF52D1">
              <w:rPr>
                <w:sz w:val="20"/>
                <w:szCs w:val="20"/>
              </w:rPr>
              <w:t>para el diseño</w:t>
            </w:r>
            <w:r w:rsidR="00A01CB5">
              <w:rPr>
                <w:sz w:val="20"/>
                <w:szCs w:val="20"/>
              </w:rPr>
              <w:t xml:space="preserve"> y posterior implementación</w:t>
            </w:r>
            <w:r w:rsidR="009F1A4E" w:rsidRPr="00DE7324">
              <w:rPr>
                <w:sz w:val="20"/>
                <w:szCs w:val="20"/>
              </w:rPr>
              <w:t xml:space="preserve"> d</w:t>
            </w:r>
            <w:r w:rsidR="003040EF">
              <w:rPr>
                <w:sz w:val="20"/>
                <w:szCs w:val="20"/>
              </w:rPr>
              <w:t>e la arquitectura</w:t>
            </w:r>
            <w:r w:rsidR="00DE7324">
              <w:rPr>
                <w:color w:val="FF0000"/>
                <w:sz w:val="20"/>
                <w:szCs w:val="20"/>
              </w:rPr>
              <w:t>.</w:t>
            </w:r>
          </w:p>
          <w:p w14:paraId="07A8C83C" w14:textId="77777777" w:rsidR="00B305F0" w:rsidRDefault="00B305F0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0A5931CD" w14:textId="14D95B41" w:rsidR="001A534A" w:rsidRDefault="38CA1D9A" w:rsidP="38CA1D9A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En la segunda</w:t>
            </w:r>
            <w:r w:rsidR="003D554D">
              <w:rPr>
                <w:sz w:val="20"/>
                <w:szCs w:val="20"/>
              </w:rPr>
              <w:t xml:space="preserve"> fase</w:t>
            </w:r>
            <w:r w:rsidRPr="38CA1D9A">
              <w:rPr>
                <w:sz w:val="20"/>
                <w:szCs w:val="20"/>
              </w:rPr>
              <w:t xml:space="preserve"> se </w:t>
            </w:r>
            <w:r w:rsidR="00A01CB5">
              <w:rPr>
                <w:sz w:val="20"/>
                <w:szCs w:val="20"/>
              </w:rPr>
              <w:t>contemplan dos partes. E</w:t>
            </w:r>
            <w:r w:rsidR="00030150">
              <w:rPr>
                <w:sz w:val="20"/>
                <w:szCs w:val="20"/>
              </w:rPr>
              <w:t>n la primera parte</w:t>
            </w:r>
            <w:r w:rsidR="00A01CB5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se llevará a cabo la captura en video</w:t>
            </w:r>
            <w:r w:rsidR="000970E8">
              <w:rPr>
                <w:sz w:val="20"/>
                <w:szCs w:val="20"/>
              </w:rPr>
              <w:t xml:space="preserve"> para la extracción</w:t>
            </w:r>
            <w:r w:rsidR="00A27FE1">
              <w:rPr>
                <w:sz w:val="20"/>
                <w:szCs w:val="20"/>
              </w:rPr>
              <w:t xml:space="preserve"> de</w:t>
            </w:r>
            <w:r w:rsidR="00030150">
              <w:rPr>
                <w:sz w:val="20"/>
                <w:szCs w:val="20"/>
              </w:rPr>
              <w:t xml:space="preserve"> características antropométricas </w:t>
            </w:r>
            <w:r w:rsidR="00A01CB5">
              <w:rPr>
                <w:sz w:val="20"/>
                <w:szCs w:val="20"/>
              </w:rPr>
              <w:t>que se usarán el reconocimiento individual</w:t>
            </w:r>
            <w:r w:rsidR="00030150">
              <w:rPr>
                <w:sz w:val="20"/>
                <w:szCs w:val="20"/>
              </w:rPr>
              <w:t xml:space="preserve"> y</w:t>
            </w:r>
            <w:r w:rsidR="000970E8">
              <w:rPr>
                <w:sz w:val="20"/>
                <w:szCs w:val="20"/>
              </w:rPr>
              <w:t xml:space="preserve"> la captura</w:t>
            </w:r>
            <w:r w:rsidR="00030150">
              <w:rPr>
                <w:sz w:val="20"/>
                <w:szCs w:val="20"/>
              </w:rPr>
              <w:t xml:space="preserve"> escenarios simulados</w:t>
            </w:r>
            <w:r w:rsidR="00DA682B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que conformarán el conjunto de datos para el entren</w:t>
            </w:r>
            <w:r w:rsidR="006D2816">
              <w:rPr>
                <w:sz w:val="20"/>
                <w:szCs w:val="20"/>
              </w:rPr>
              <w:t>amiento, validación y pruebas de los mecanismos de clasificación</w:t>
            </w:r>
            <w:r w:rsidR="00030150">
              <w:rPr>
                <w:sz w:val="20"/>
                <w:szCs w:val="20"/>
              </w:rPr>
              <w:t xml:space="preserve">. En la segunda parte, se </w:t>
            </w:r>
            <w:r w:rsidR="00FE5A9D">
              <w:rPr>
                <w:sz w:val="20"/>
                <w:szCs w:val="20"/>
              </w:rPr>
              <w:t>efectúa diseño iterativo</w:t>
            </w:r>
            <w:r w:rsidRPr="38CA1D9A">
              <w:rPr>
                <w:sz w:val="20"/>
                <w:szCs w:val="20"/>
              </w:rPr>
              <w:t xml:space="preserve"> de la arquitectura definiendo </w:t>
            </w:r>
            <w:r w:rsidR="009F2FF2">
              <w:rPr>
                <w:sz w:val="20"/>
                <w:szCs w:val="20"/>
              </w:rPr>
              <w:t>los</w:t>
            </w:r>
            <w:r w:rsidRPr="38CA1D9A">
              <w:rPr>
                <w:sz w:val="20"/>
                <w:szCs w:val="20"/>
              </w:rPr>
              <w:t xml:space="preserve"> componentes para </w:t>
            </w:r>
            <w:r w:rsidR="00EF52D1">
              <w:rPr>
                <w:sz w:val="20"/>
                <w:szCs w:val="20"/>
              </w:rPr>
              <w:t>la extracción</w:t>
            </w:r>
            <w:r w:rsidR="005550B0">
              <w:rPr>
                <w:sz w:val="20"/>
                <w:szCs w:val="20"/>
              </w:rPr>
              <w:t xml:space="preserve"> </w:t>
            </w:r>
            <w:r w:rsidR="00EF52D1">
              <w:rPr>
                <w:sz w:val="20"/>
                <w:szCs w:val="20"/>
              </w:rPr>
              <w:t>de características a partir</w:t>
            </w:r>
            <w:r w:rsidRPr="38CA1D9A">
              <w:rPr>
                <w:sz w:val="20"/>
                <w:szCs w:val="20"/>
              </w:rPr>
              <w:t xml:space="preserve"> de imágenes de video</w:t>
            </w:r>
            <w:r w:rsidR="00A27FE1">
              <w:rPr>
                <w:sz w:val="20"/>
                <w:szCs w:val="20"/>
              </w:rPr>
              <w:t xml:space="preserve"> y su persistencia</w:t>
            </w:r>
            <w:r w:rsidRPr="38CA1D9A">
              <w:rPr>
                <w:sz w:val="20"/>
                <w:szCs w:val="20"/>
              </w:rPr>
              <w:t>.</w:t>
            </w:r>
            <w:r w:rsidR="00FE5A9D">
              <w:rPr>
                <w:sz w:val="20"/>
                <w:szCs w:val="20"/>
              </w:rPr>
              <w:t xml:space="preserve"> </w:t>
            </w:r>
            <w:r w:rsidR="005E21F5">
              <w:rPr>
                <w:sz w:val="20"/>
                <w:szCs w:val="20"/>
              </w:rPr>
              <w:t>Para</w:t>
            </w:r>
            <w:r w:rsidR="00FE5A9D">
              <w:rPr>
                <w:sz w:val="20"/>
                <w:szCs w:val="20"/>
              </w:rPr>
              <w:t xml:space="preserve"> cada iteración</w:t>
            </w:r>
            <w:r w:rsidR="005E21F5">
              <w:rPr>
                <w:sz w:val="20"/>
                <w:szCs w:val="20"/>
              </w:rPr>
              <w:t>,</w:t>
            </w:r>
            <w:r w:rsidR="00FE5A9D">
              <w:rPr>
                <w:sz w:val="20"/>
                <w:szCs w:val="20"/>
              </w:rPr>
              <w:t xml:space="preserve"> se evalúan de forma sistemática los requerimientos funcionales del sistema</w:t>
            </w:r>
            <w:r w:rsidR="005E21F5">
              <w:rPr>
                <w:sz w:val="20"/>
                <w:szCs w:val="20"/>
              </w:rPr>
              <w:t>,</w:t>
            </w:r>
            <w:r w:rsidR="00FE5A9D">
              <w:rPr>
                <w:sz w:val="20"/>
                <w:szCs w:val="20"/>
              </w:rPr>
              <w:t xml:space="preserve"> con el acompañamiento de los especialistas en psicología y </w:t>
            </w:r>
            <w:r w:rsidR="00A27FE1">
              <w:rPr>
                <w:sz w:val="20"/>
                <w:szCs w:val="20"/>
              </w:rPr>
              <w:t>SST</w:t>
            </w:r>
            <w:r w:rsidR="00FE5A9D">
              <w:rPr>
                <w:sz w:val="20"/>
                <w:szCs w:val="20"/>
              </w:rPr>
              <w:t xml:space="preserve">. </w:t>
            </w:r>
            <w:r w:rsidR="003040EF">
              <w:rPr>
                <w:sz w:val="20"/>
                <w:szCs w:val="20"/>
              </w:rPr>
              <w:t>E</w:t>
            </w:r>
            <w:r w:rsidR="00F929D2">
              <w:rPr>
                <w:sz w:val="20"/>
                <w:szCs w:val="20"/>
              </w:rPr>
              <w:t>s importante aclarar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que</w:t>
            </w:r>
            <w:r w:rsidRPr="38CA1D9A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den</w:t>
            </w:r>
            <w:r w:rsidR="003040EF">
              <w:rPr>
                <w:sz w:val="20"/>
                <w:szCs w:val="20"/>
              </w:rPr>
              <w:t xml:space="preserve">tro de </w:t>
            </w:r>
            <w:r w:rsidR="00FE5A9D">
              <w:rPr>
                <w:sz w:val="20"/>
                <w:szCs w:val="20"/>
              </w:rPr>
              <w:t>esta etapa</w:t>
            </w:r>
            <w:r w:rsidR="003040EF">
              <w:rPr>
                <w:sz w:val="20"/>
                <w:szCs w:val="20"/>
              </w:rPr>
              <w:t xml:space="preserve"> no</w:t>
            </w:r>
            <w:r w:rsidR="00FE5A9D">
              <w:rPr>
                <w:sz w:val="20"/>
                <w:szCs w:val="20"/>
              </w:rPr>
              <w:t xml:space="preserve"> se</w:t>
            </w:r>
            <w:r w:rsidR="003040EF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conte</w:t>
            </w:r>
            <w:r w:rsidR="003040EF">
              <w:rPr>
                <w:sz w:val="20"/>
                <w:szCs w:val="20"/>
              </w:rPr>
              <w:t>mplará el diseño o desarrollo de mecanismos de</w:t>
            </w:r>
            <w:r w:rsidR="001B2F93">
              <w:rPr>
                <w:sz w:val="20"/>
                <w:szCs w:val="20"/>
              </w:rPr>
              <w:t xml:space="preserve"> procesamiento</w:t>
            </w:r>
            <w:r w:rsidR="00F929D2">
              <w:rPr>
                <w:sz w:val="20"/>
                <w:szCs w:val="20"/>
              </w:rPr>
              <w:t xml:space="preserve"> de imágenes</w:t>
            </w:r>
            <w:r w:rsidR="0025449E">
              <w:rPr>
                <w:sz w:val="20"/>
                <w:szCs w:val="20"/>
              </w:rPr>
              <w:t xml:space="preserve"> de nivel bajo</w:t>
            </w:r>
            <w:r w:rsidR="003040EF">
              <w:rPr>
                <w:sz w:val="20"/>
                <w:szCs w:val="20"/>
              </w:rPr>
              <w:t xml:space="preserve"> para su limpieza</w:t>
            </w:r>
            <w:r w:rsidR="0025449E">
              <w:rPr>
                <w:sz w:val="20"/>
                <w:szCs w:val="20"/>
              </w:rPr>
              <w:t xml:space="preserve"> o segmentación</w:t>
            </w:r>
            <w:r w:rsidR="00F929D2">
              <w:rPr>
                <w:sz w:val="20"/>
                <w:szCs w:val="20"/>
              </w:rPr>
              <w:t>. El enfoque del diseño de la arquitectura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será</w:t>
            </w:r>
            <w:r w:rsidR="00DA682B">
              <w:rPr>
                <w:sz w:val="20"/>
                <w:szCs w:val="20"/>
              </w:rPr>
              <w:t xml:space="preserve"> la </w:t>
            </w:r>
            <w:r w:rsidR="005550B0">
              <w:rPr>
                <w:sz w:val="20"/>
                <w:szCs w:val="20"/>
              </w:rPr>
              <w:t>integración de componentes</w:t>
            </w:r>
            <w:r w:rsidR="00F929D2">
              <w:rPr>
                <w:sz w:val="20"/>
                <w:szCs w:val="20"/>
              </w:rPr>
              <w:t xml:space="preserve"> de</w:t>
            </w:r>
            <w:r w:rsidR="0025449E">
              <w:rPr>
                <w:sz w:val="20"/>
                <w:szCs w:val="20"/>
              </w:rPr>
              <w:t xml:space="preserve"> captura de video no intrusiva, el</w:t>
            </w:r>
            <w:r w:rsidR="00F929D2">
              <w:rPr>
                <w:sz w:val="20"/>
                <w:szCs w:val="20"/>
              </w:rPr>
              <w:t xml:space="preserve"> </w:t>
            </w:r>
            <w:r w:rsidR="005550B0">
              <w:rPr>
                <w:sz w:val="20"/>
                <w:szCs w:val="20"/>
              </w:rPr>
              <w:t>reconocimiento</w:t>
            </w:r>
            <w:r w:rsidR="0025449E">
              <w:rPr>
                <w:sz w:val="20"/>
                <w:szCs w:val="20"/>
              </w:rPr>
              <w:t xml:space="preserve"> de</w:t>
            </w:r>
            <w:r w:rsidR="005550B0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 xml:space="preserve">alto </w:t>
            </w:r>
            <w:r w:rsidR="001A534A">
              <w:rPr>
                <w:sz w:val="20"/>
                <w:szCs w:val="20"/>
              </w:rPr>
              <w:t>nivel</w:t>
            </w:r>
            <w:r w:rsidR="003040EF">
              <w:rPr>
                <w:sz w:val="20"/>
                <w:szCs w:val="20"/>
              </w:rPr>
              <w:t xml:space="preserve"> y la interacción inteligente entre componentes</w:t>
            </w:r>
            <w:r w:rsidR="005550B0">
              <w:rPr>
                <w:sz w:val="20"/>
                <w:szCs w:val="20"/>
              </w:rPr>
              <w:t>,</w:t>
            </w:r>
            <w:r w:rsidR="001B2F93">
              <w:rPr>
                <w:sz w:val="20"/>
                <w:szCs w:val="20"/>
              </w:rPr>
              <w:t xml:space="preserve"> para la </w:t>
            </w:r>
            <w:r w:rsidR="0025449E">
              <w:rPr>
                <w:sz w:val="20"/>
                <w:szCs w:val="20"/>
              </w:rPr>
              <w:t xml:space="preserve">extracción de características relevantes, </w:t>
            </w:r>
            <w:r w:rsidR="005E21F5">
              <w:rPr>
                <w:sz w:val="20"/>
                <w:szCs w:val="20"/>
              </w:rPr>
              <w:t xml:space="preserve">la identificación de personas, </w:t>
            </w:r>
            <w:r w:rsidR="0025449E">
              <w:rPr>
                <w:sz w:val="20"/>
                <w:szCs w:val="20"/>
              </w:rPr>
              <w:t xml:space="preserve">la </w:t>
            </w:r>
            <w:r w:rsidR="005550B0">
              <w:rPr>
                <w:sz w:val="20"/>
                <w:szCs w:val="20"/>
              </w:rPr>
              <w:t>clasificación, cuantificación y reporte</w:t>
            </w:r>
            <w:r w:rsidR="001B2F93">
              <w:rPr>
                <w:sz w:val="20"/>
                <w:szCs w:val="20"/>
              </w:rPr>
              <w:t xml:space="preserve"> de </w:t>
            </w:r>
            <w:r w:rsidR="00EF52D1">
              <w:rPr>
                <w:sz w:val="20"/>
                <w:szCs w:val="20"/>
              </w:rPr>
              <w:t xml:space="preserve">comportamientos, cambios de estado de ánimo y </w:t>
            </w:r>
            <w:r w:rsidR="00DA682B">
              <w:rPr>
                <w:sz w:val="20"/>
                <w:szCs w:val="20"/>
              </w:rPr>
              <w:t xml:space="preserve">pre-diagnóstico de </w:t>
            </w:r>
            <w:r w:rsidR="00EF52D1">
              <w:rPr>
                <w:sz w:val="20"/>
                <w:szCs w:val="20"/>
              </w:rPr>
              <w:t>trastornos psicológicos</w:t>
            </w:r>
            <w:r w:rsidR="0025449E">
              <w:rPr>
                <w:sz w:val="20"/>
                <w:szCs w:val="20"/>
              </w:rPr>
              <w:t>. Los reportes generados</w:t>
            </w:r>
            <w:r w:rsidR="00DA682B">
              <w:rPr>
                <w:sz w:val="20"/>
                <w:szCs w:val="20"/>
              </w:rPr>
              <w:t xml:space="preserve"> por el sistetma</w:t>
            </w:r>
            <w:r w:rsidR="00FE5A9D">
              <w:rPr>
                <w:sz w:val="20"/>
                <w:szCs w:val="20"/>
              </w:rPr>
              <w:t>,</w:t>
            </w:r>
            <w:r w:rsidR="0025449E">
              <w:rPr>
                <w:sz w:val="20"/>
                <w:szCs w:val="20"/>
              </w:rPr>
              <w:t xml:space="preserve"> estarán</w:t>
            </w:r>
            <w:r w:rsidR="003040EF">
              <w:rPr>
                <w:sz w:val="20"/>
                <w:szCs w:val="20"/>
              </w:rPr>
              <w:t xml:space="preserve"> orientado</w:t>
            </w:r>
            <w:r w:rsidR="0025449E">
              <w:rPr>
                <w:sz w:val="20"/>
                <w:szCs w:val="20"/>
              </w:rPr>
              <w:t>s</w:t>
            </w:r>
            <w:r w:rsidR="003040EF">
              <w:rPr>
                <w:sz w:val="20"/>
                <w:szCs w:val="20"/>
              </w:rPr>
              <w:t xml:space="preserve"> </w:t>
            </w:r>
            <w:r w:rsidR="00FE5A9D">
              <w:rPr>
                <w:sz w:val="20"/>
                <w:szCs w:val="20"/>
              </w:rPr>
              <w:t>a dar soporte en</w:t>
            </w:r>
            <w:r w:rsidR="003040EF">
              <w:rPr>
                <w:sz w:val="20"/>
                <w:szCs w:val="20"/>
              </w:rPr>
              <w:t xml:space="preserve"> la evaluación de factores de riesgo psicosocial</w:t>
            </w:r>
            <w:r w:rsidR="005550B0">
              <w:rPr>
                <w:sz w:val="20"/>
                <w:szCs w:val="20"/>
              </w:rPr>
              <w:t xml:space="preserve">. </w:t>
            </w:r>
          </w:p>
          <w:p w14:paraId="0AA1887D" w14:textId="77777777" w:rsidR="00AF5B56" w:rsidRDefault="00AF5B56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29DEA00A" w14:textId="250B77EC" w:rsidR="004131DC" w:rsidRPr="00B305F0" w:rsidRDefault="006D2816" w:rsidP="00AF51E0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tercera fase</w:t>
            </w:r>
            <w:r w:rsidR="00B305F0">
              <w:rPr>
                <w:sz w:val="20"/>
                <w:szCs w:val="20"/>
              </w:rPr>
              <w:t>,</w:t>
            </w:r>
            <w:r w:rsidR="000970E8">
              <w:rPr>
                <w:sz w:val="20"/>
                <w:szCs w:val="20"/>
              </w:rPr>
              <w:t xml:space="preserve"> también se contemplarán dos partes. En la primera</w:t>
            </w:r>
            <w:r w:rsidR="00B305F0">
              <w:rPr>
                <w:sz w:val="20"/>
                <w:szCs w:val="20"/>
              </w:rPr>
              <w:t xml:space="preserve"> se desarrolla </w:t>
            </w:r>
            <w:r w:rsidR="00C03501">
              <w:rPr>
                <w:sz w:val="20"/>
                <w:szCs w:val="20"/>
              </w:rPr>
              <w:t>un prototipo funcional, el cual</w:t>
            </w:r>
            <w:r w:rsidR="00B305F0">
              <w:rPr>
                <w:sz w:val="20"/>
                <w:szCs w:val="20"/>
              </w:rPr>
              <w:t xml:space="preserve"> se pone a prueba</w:t>
            </w:r>
            <w:r w:rsidR="00C03501">
              <w:rPr>
                <w:sz w:val="20"/>
                <w:szCs w:val="20"/>
              </w:rPr>
              <w:t xml:space="preserve"> </w:t>
            </w:r>
            <w:r w:rsidR="00D5563A">
              <w:rPr>
                <w:sz w:val="20"/>
                <w:szCs w:val="20"/>
              </w:rPr>
              <w:t>con las bases de datos obtenidas en la segunda fase. Para su evaluación</w:t>
            </w:r>
            <w:r w:rsidR="00B305F0">
              <w:rPr>
                <w:sz w:val="20"/>
                <w:szCs w:val="20"/>
              </w:rPr>
              <w:t xml:space="preserve"> </w:t>
            </w:r>
            <w:r w:rsidR="00A27FE1">
              <w:rPr>
                <w:sz w:val="20"/>
                <w:szCs w:val="20"/>
              </w:rPr>
              <w:t>se diseñará</w:t>
            </w:r>
            <w:r w:rsidR="00D5563A">
              <w:rPr>
                <w:sz w:val="20"/>
                <w:szCs w:val="20"/>
              </w:rPr>
              <w:t xml:space="preserve"> y se seguirá</w:t>
            </w:r>
            <w:r w:rsidR="00A27FE1">
              <w:rPr>
                <w:sz w:val="20"/>
                <w:szCs w:val="20"/>
              </w:rPr>
              <w:t xml:space="preserve"> un protocolo experimental </w:t>
            </w:r>
            <w:r w:rsidR="00D5563A">
              <w:rPr>
                <w:sz w:val="20"/>
                <w:szCs w:val="20"/>
              </w:rPr>
              <w:t>para medir</w:t>
            </w:r>
            <w:r w:rsidR="00B305F0">
              <w:rPr>
                <w:sz w:val="20"/>
                <w:szCs w:val="20"/>
              </w:rPr>
              <w:t xml:space="preserve"> la p</w:t>
            </w:r>
            <w:r>
              <w:rPr>
                <w:sz w:val="20"/>
                <w:szCs w:val="20"/>
              </w:rPr>
              <w:t>recisión</w:t>
            </w:r>
            <w:r w:rsidR="00D5563A">
              <w:rPr>
                <w:sz w:val="20"/>
                <w:szCs w:val="20"/>
              </w:rPr>
              <w:t xml:space="preserve"> en</w:t>
            </w:r>
            <w:r>
              <w:rPr>
                <w:sz w:val="20"/>
                <w:szCs w:val="20"/>
              </w:rPr>
              <w:t xml:space="preserve"> </w:t>
            </w:r>
            <w:r w:rsidR="00D5563A">
              <w:rPr>
                <w:sz w:val="20"/>
                <w:szCs w:val="20"/>
              </w:rPr>
              <w:t>el reconocimiento</w:t>
            </w:r>
            <w:r w:rsidR="000970E8">
              <w:rPr>
                <w:sz w:val="20"/>
                <w:szCs w:val="20"/>
              </w:rPr>
              <w:t xml:space="preserve"> de personas</w:t>
            </w:r>
            <w:r w:rsidR="00D5563A">
              <w:rPr>
                <w:sz w:val="20"/>
                <w:szCs w:val="20"/>
              </w:rPr>
              <w:t>, la</w:t>
            </w:r>
            <w:r w:rsidR="000970E8">
              <w:rPr>
                <w:sz w:val="20"/>
                <w:szCs w:val="20"/>
              </w:rPr>
              <w:t xml:space="preserve"> </w:t>
            </w:r>
            <w:r w:rsidR="00D5563A">
              <w:rPr>
                <w:sz w:val="20"/>
                <w:szCs w:val="20"/>
              </w:rPr>
              <w:t>identificación</w:t>
            </w:r>
            <w:r w:rsidR="000970E8">
              <w:rPr>
                <w:sz w:val="20"/>
                <w:szCs w:val="20"/>
              </w:rPr>
              <w:t xml:space="preserve"> </w:t>
            </w:r>
            <w:r w:rsidR="00D5563A">
              <w:rPr>
                <w:sz w:val="20"/>
                <w:szCs w:val="20"/>
              </w:rPr>
              <w:t xml:space="preserve">de </w:t>
            </w:r>
            <w:r>
              <w:rPr>
                <w:sz w:val="20"/>
                <w:szCs w:val="20"/>
              </w:rPr>
              <w:t>comportamiento</w:t>
            </w:r>
            <w:r w:rsidR="000970E8">
              <w:rPr>
                <w:sz w:val="20"/>
                <w:szCs w:val="20"/>
              </w:rPr>
              <w:t>s</w:t>
            </w:r>
            <w:r w:rsidR="00D5563A">
              <w:rPr>
                <w:sz w:val="20"/>
                <w:szCs w:val="20"/>
              </w:rPr>
              <w:t>,</w:t>
            </w:r>
            <w:r w:rsidR="000970E8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cambios de estado de ánimo </w:t>
            </w:r>
            <w:r w:rsidR="000970E8">
              <w:rPr>
                <w:sz w:val="20"/>
                <w:szCs w:val="20"/>
              </w:rPr>
              <w:t>y</w:t>
            </w:r>
            <w:r w:rsidR="00D5563A">
              <w:rPr>
                <w:sz w:val="20"/>
                <w:szCs w:val="20"/>
              </w:rPr>
              <w:t xml:space="preserve"> el</w:t>
            </w:r>
            <w:r w:rsidR="000970E8">
              <w:rPr>
                <w:sz w:val="20"/>
                <w:szCs w:val="20"/>
              </w:rPr>
              <w:t xml:space="preserve"> pre-diagnóstico de trastornos psicológicos</w:t>
            </w:r>
            <w:r w:rsidR="00B305F0">
              <w:rPr>
                <w:sz w:val="20"/>
                <w:szCs w:val="20"/>
              </w:rPr>
              <w:t xml:space="preserve">. </w:t>
            </w:r>
            <w:r w:rsidR="00D5563A">
              <w:rPr>
                <w:sz w:val="20"/>
                <w:szCs w:val="20"/>
              </w:rPr>
              <w:t xml:space="preserve">El desarrollo </w:t>
            </w:r>
            <w:r w:rsidR="001F5CFA">
              <w:rPr>
                <w:sz w:val="20"/>
                <w:szCs w:val="20"/>
              </w:rPr>
              <w:t>contempla</w:t>
            </w:r>
            <w:r w:rsidR="00D5563A">
              <w:rPr>
                <w:sz w:val="20"/>
                <w:szCs w:val="20"/>
              </w:rPr>
              <w:t xml:space="preserve">rá </w:t>
            </w:r>
            <w:r w:rsidR="001F5CFA">
              <w:rPr>
                <w:sz w:val="20"/>
                <w:szCs w:val="20"/>
              </w:rPr>
              <w:t xml:space="preserve">un número determinado de </w:t>
            </w:r>
            <w:r w:rsidR="00D5563A">
              <w:rPr>
                <w:sz w:val="20"/>
                <w:szCs w:val="20"/>
              </w:rPr>
              <w:t>aspectos relacionados con FRPO</w:t>
            </w:r>
            <w:r w:rsidR="001F5CFA">
              <w:rPr>
                <w:sz w:val="20"/>
                <w:szCs w:val="20"/>
              </w:rPr>
              <w:t>, así como los escenarios y condiciones de captura.</w:t>
            </w:r>
            <w:r w:rsidR="00D5563A">
              <w:rPr>
                <w:sz w:val="20"/>
                <w:szCs w:val="20"/>
              </w:rPr>
              <w:t xml:space="preserve"> Durante la segunda parte</w:t>
            </w:r>
            <w:r w:rsidR="00C03501">
              <w:rPr>
                <w:sz w:val="20"/>
                <w:szCs w:val="20"/>
              </w:rPr>
              <w:t>,</w:t>
            </w:r>
            <w:r w:rsidR="00D5563A">
              <w:rPr>
                <w:sz w:val="20"/>
                <w:szCs w:val="20"/>
              </w:rPr>
              <w:t xml:space="preserve"> se </w:t>
            </w:r>
            <w:r w:rsidR="00C03501">
              <w:rPr>
                <w:sz w:val="20"/>
                <w:szCs w:val="20"/>
              </w:rPr>
              <w:t xml:space="preserve"> lleva a cabo la  </w:t>
            </w:r>
            <w:r w:rsidR="00D5563A">
              <w:rPr>
                <w:sz w:val="20"/>
                <w:szCs w:val="20"/>
              </w:rPr>
              <w:t>implementa</w:t>
            </w:r>
            <w:r w:rsidR="00C03501">
              <w:rPr>
                <w:sz w:val="20"/>
                <w:szCs w:val="20"/>
              </w:rPr>
              <w:t>ción parcial y puesta en operación controlada, siguiendo el protocolo experimental diseñado y efectuando una prueba de con</w:t>
            </w:r>
            <w:r w:rsidR="00AF51E0">
              <w:rPr>
                <w:sz w:val="20"/>
                <w:szCs w:val="20"/>
              </w:rPr>
              <w:t xml:space="preserve">cepto, en la que el personal del área de Personas y Cultura </w:t>
            </w:r>
            <w:r w:rsidR="00C03501">
              <w:rPr>
                <w:sz w:val="20"/>
                <w:szCs w:val="20"/>
              </w:rPr>
              <w:t>de la empresa Vector ITC Colombia, evalúa la utilidad del sistema dentro de un proceso de evaluación de FRPO</w:t>
            </w:r>
            <w:r w:rsidR="00D5563A">
              <w:rPr>
                <w:sz w:val="20"/>
                <w:szCs w:val="20"/>
              </w:rPr>
              <w:t xml:space="preserve">.  </w:t>
            </w:r>
          </w:p>
        </w:tc>
      </w:tr>
      <w:tr w:rsidR="00F16927" w14:paraId="6BA02B38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166E470" w14:textId="77777777" w:rsidR="00214843" w:rsidRDefault="00214843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99FA95A" w14:textId="4EE5B180" w:rsidR="00F16927" w:rsidRDefault="00F16927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1</w:t>
            </w:r>
          </w:p>
          <w:p w14:paraId="6D309B8A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CCBDFA9" w14:textId="5C0FABA4" w:rsidR="00F16927" w:rsidRDefault="000678E9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INVESTIGACIÓN Y ANÁLISIS </w:t>
            </w:r>
          </w:p>
        </w:tc>
        <w:tc>
          <w:tcPr>
            <w:tcW w:w="7796" w:type="dxa"/>
          </w:tcPr>
          <w:p w14:paraId="36A8B8A4" w14:textId="0FA91779" w:rsidR="0081754A" w:rsidRDefault="38CA1D9A" w:rsidP="006F621C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lastRenderedPageBreak/>
              <w:t xml:space="preserve">Durante esta fase, se realiza </w:t>
            </w:r>
            <w:r w:rsidR="00CD6D38">
              <w:rPr>
                <w:sz w:val="20"/>
                <w:szCs w:val="20"/>
              </w:rPr>
              <w:t>una investigación exploratoria, profundizando</w:t>
            </w:r>
            <w:r w:rsidR="008F6BA4">
              <w:rPr>
                <w:sz w:val="20"/>
                <w:szCs w:val="20"/>
              </w:rPr>
              <w:t xml:space="preserve"> y </w:t>
            </w:r>
            <w:r w:rsidR="002E2244">
              <w:rPr>
                <w:sz w:val="20"/>
                <w:szCs w:val="20"/>
              </w:rPr>
              <w:t>an</w:t>
            </w:r>
            <w:r w:rsidR="00CD6D38">
              <w:rPr>
                <w:sz w:val="20"/>
                <w:szCs w:val="20"/>
              </w:rPr>
              <w:t>alizando</w:t>
            </w:r>
            <w:r w:rsidRPr="38CA1D9A">
              <w:rPr>
                <w:sz w:val="20"/>
                <w:szCs w:val="20"/>
              </w:rPr>
              <w:t xml:space="preserve"> los trabajos y publicaciones sobre las técnicas y modelos para la detección de</w:t>
            </w:r>
            <w:r w:rsidR="00CD6D38">
              <w:rPr>
                <w:sz w:val="20"/>
                <w:szCs w:val="20"/>
              </w:rPr>
              <w:t xml:space="preserve"> personas, </w:t>
            </w:r>
            <w:r w:rsidRPr="38CA1D9A">
              <w:rPr>
                <w:sz w:val="20"/>
                <w:szCs w:val="20"/>
              </w:rPr>
              <w:t xml:space="preserve"> emociones</w:t>
            </w:r>
            <w:r w:rsidR="00CD6D38">
              <w:rPr>
                <w:sz w:val="20"/>
                <w:szCs w:val="20"/>
              </w:rPr>
              <w:t xml:space="preserve"> y trastornos psicológicos como el estrés severo, la ansiedad y la depresión </w:t>
            </w:r>
            <w:r w:rsidRPr="38CA1D9A">
              <w:rPr>
                <w:sz w:val="20"/>
                <w:szCs w:val="20"/>
              </w:rPr>
              <w:t xml:space="preserve"> a partir </w:t>
            </w:r>
            <w:r w:rsidRPr="38CA1D9A">
              <w:rPr>
                <w:sz w:val="20"/>
                <w:szCs w:val="20"/>
              </w:rPr>
              <w:lastRenderedPageBreak/>
              <w:t xml:space="preserve">del procesamiento </w:t>
            </w:r>
            <w:r w:rsidR="00CD6D38">
              <w:rPr>
                <w:sz w:val="20"/>
                <w:szCs w:val="20"/>
              </w:rPr>
              <w:t>de imágenes de los gestos, posturas, expresiones faciales, acciones y comportamiento</w:t>
            </w:r>
            <w:r w:rsidRPr="38CA1D9A">
              <w:rPr>
                <w:sz w:val="20"/>
                <w:szCs w:val="20"/>
              </w:rPr>
              <w:t xml:space="preserve">. </w:t>
            </w:r>
            <w:r w:rsidR="0081754A">
              <w:rPr>
                <w:sz w:val="20"/>
                <w:szCs w:val="20"/>
              </w:rPr>
              <w:t>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.</w:t>
            </w:r>
            <w:r w:rsidR="00CD6D38">
              <w:rPr>
                <w:sz w:val="20"/>
                <w:szCs w:val="20"/>
              </w:rPr>
              <w:t xml:space="preserve"> </w:t>
            </w:r>
          </w:p>
          <w:p w14:paraId="45C7077A" w14:textId="77777777" w:rsidR="0081754A" w:rsidRDefault="0081754A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7EE37361" w14:textId="7AC1D014" w:rsidR="00097610" w:rsidRDefault="006F621C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 partir de la base de artículos obtenida,</w:t>
            </w:r>
            <w:r w:rsidR="00097610">
              <w:rPr>
                <w:sz w:val="20"/>
                <w:szCs w:val="20"/>
              </w:rPr>
              <w:t xml:space="preserve"> se enlistarán los requisitos del contexto para la implementación parcial en los dispositivos de captura de video convencional existentes en las instalaciones y se establecerá una lista de r</w:t>
            </w:r>
            <w:r w:rsidR="00AF51E0">
              <w:rPr>
                <w:sz w:val="20"/>
                <w:szCs w:val="20"/>
              </w:rPr>
              <w:t xml:space="preserve">equerimientos en conjunto con el área de </w:t>
            </w:r>
            <w:r w:rsidR="00097610">
              <w:rPr>
                <w:sz w:val="20"/>
                <w:szCs w:val="20"/>
              </w:rPr>
              <w:t xml:space="preserve"> </w:t>
            </w:r>
            <w:r w:rsidR="00AF51E0">
              <w:rPr>
                <w:sz w:val="20"/>
                <w:szCs w:val="20"/>
              </w:rPr>
              <w:t>Personas y Cultura</w:t>
            </w:r>
            <w:r w:rsidR="00097610">
              <w:rPr>
                <w:sz w:val="20"/>
                <w:szCs w:val="20"/>
              </w:rPr>
              <w:t>, haciendo énfasis en los aspectos que pueden proporcionar mayor valor en un proceso de evaluación de riesgos psicosociales. Posteriormente,</w:t>
            </w:r>
            <w:r>
              <w:rPr>
                <w:sz w:val="20"/>
                <w:szCs w:val="20"/>
              </w:rPr>
              <w:t xml:space="preserve"> se realizará un cuadro comparativo que identifique y relacione claramente los aportes de cada uno de los trabajos. Se establecerá un proceso de evaluación a partir de cr</w:t>
            </w:r>
            <w:r w:rsidR="0081754A">
              <w:rPr>
                <w:sz w:val="20"/>
                <w:szCs w:val="20"/>
              </w:rPr>
              <w:t>iterios, en d</w:t>
            </w:r>
            <w:r w:rsidR="00EA0C3B">
              <w:rPr>
                <w:sz w:val="20"/>
                <w:szCs w:val="20"/>
              </w:rPr>
              <w:t>onde se identifique el objetivo;</w:t>
            </w:r>
            <w:r w:rsidR="0081754A">
              <w:rPr>
                <w:sz w:val="20"/>
                <w:szCs w:val="20"/>
              </w:rPr>
              <w:t xml:space="preserve"> l</w:t>
            </w:r>
            <w:r w:rsidR="00EA0C3B">
              <w:rPr>
                <w:sz w:val="20"/>
                <w:szCs w:val="20"/>
              </w:rPr>
              <w:t>os canales de datos que utiliza;</w:t>
            </w:r>
            <w:r w:rsidR="0081754A">
              <w:rPr>
                <w:sz w:val="20"/>
                <w:szCs w:val="20"/>
              </w:rPr>
              <w:t xml:space="preserve"> los mecani</w:t>
            </w:r>
            <w:r w:rsidR="00EA0C3B">
              <w:rPr>
                <w:sz w:val="20"/>
                <w:szCs w:val="20"/>
              </w:rPr>
              <w:t>smos de inteligencia artificial;</w:t>
            </w:r>
            <w:r w:rsidR="0081754A">
              <w:rPr>
                <w:sz w:val="20"/>
                <w:szCs w:val="20"/>
              </w:rPr>
              <w:t xml:space="preserve"> las bases </w:t>
            </w:r>
            <w:r w:rsidR="00097610">
              <w:rPr>
                <w:sz w:val="20"/>
                <w:szCs w:val="20"/>
              </w:rPr>
              <w:t>conceptuales e instrumentos de medición de aspectos psicológicos</w:t>
            </w:r>
            <w:r w:rsidR="00EA0C3B">
              <w:rPr>
                <w:sz w:val="20"/>
                <w:szCs w:val="20"/>
              </w:rPr>
              <w:t>;</w:t>
            </w:r>
            <w:r w:rsidR="0081754A">
              <w:rPr>
                <w:sz w:val="20"/>
                <w:szCs w:val="20"/>
              </w:rPr>
              <w:t xml:space="preserve"> las bases de datos utilizadas</w:t>
            </w:r>
            <w:r w:rsidR="00097610">
              <w:rPr>
                <w:sz w:val="20"/>
                <w:szCs w:val="20"/>
              </w:rPr>
              <w:t xml:space="preserve"> y al menos 2 aportes,</w:t>
            </w:r>
            <w:r w:rsidR="00EA0C3B">
              <w:rPr>
                <w:sz w:val="20"/>
                <w:szCs w:val="20"/>
              </w:rPr>
              <w:t xml:space="preserve"> por cada uno</w:t>
            </w:r>
            <w:r w:rsidR="00097610">
              <w:rPr>
                <w:sz w:val="20"/>
                <w:szCs w:val="20"/>
              </w:rPr>
              <w:t>. Por cada una de las publicaciones</w:t>
            </w:r>
            <w:r w:rsidR="00EA0C3B">
              <w:rPr>
                <w:sz w:val="20"/>
                <w:szCs w:val="20"/>
              </w:rPr>
              <w:t xml:space="preserve"> o trabajos</w:t>
            </w:r>
            <w:r w:rsidR="00097610">
              <w:rPr>
                <w:sz w:val="20"/>
                <w:szCs w:val="20"/>
              </w:rPr>
              <w:t>, se profundizará y se establecerá</w:t>
            </w:r>
            <w:r>
              <w:rPr>
                <w:sz w:val="20"/>
                <w:szCs w:val="20"/>
              </w:rPr>
              <w:t xml:space="preserve"> </w:t>
            </w:r>
            <w:r w:rsidR="00097610">
              <w:rPr>
                <w:sz w:val="20"/>
                <w:szCs w:val="20"/>
              </w:rPr>
              <w:t>su aplicabilidad</w:t>
            </w:r>
            <w:r>
              <w:rPr>
                <w:sz w:val="20"/>
                <w:szCs w:val="20"/>
              </w:rPr>
              <w:t xml:space="preserve"> dentro del proyecto de investigación</w:t>
            </w:r>
            <w:r w:rsidR="00097610">
              <w:rPr>
                <w:sz w:val="20"/>
                <w:szCs w:val="20"/>
              </w:rPr>
              <w:t>, valorando en una escala de 1 a 3 su nivel de relevancia</w:t>
            </w:r>
            <w:r w:rsidR="00344EBD">
              <w:rPr>
                <w:sz w:val="20"/>
                <w:szCs w:val="20"/>
              </w:rPr>
              <w:t>,</w:t>
            </w:r>
            <w:r w:rsidR="00097610">
              <w:rPr>
                <w:sz w:val="20"/>
                <w:szCs w:val="20"/>
              </w:rPr>
              <w:t xml:space="preserve"> teniendo en cuenta los requerimientos y requisitos definidos inicialmente. </w:t>
            </w:r>
          </w:p>
          <w:p w14:paraId="3248DFD0" w14:textId="77777777" w:rsidR="00097610" w:rsidRDefault="00097610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5FD9977A" w14:textId="785876D0" w:rsidR="006F621C" w:rsidRDefault="00344EBD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eriormente</w:t>
            </w:r>
            <w:r w:rsidR="00EA0C3B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se </w:t>
            </w:r>
            <w:r w:rsidR="006F621C">
              <w:rPr>
                <w:sz w:val="20"/>
                <w:szCs w:val="20"/>
              </w:rPr>
              <w:t xml:space="preserve"> realizará una revisión de las herramientas y marcos de trabajo disponibles para la construcción e implementación del prototipo funcional del sistema. Al igual que la evaluación de los aportes, se realizará una preselección siguiendo una calificación criterios, e</w:t>
            </w:r>
            <w:r>
              <w:rPr>
                <w:sz w:val="20"/>
                <w:szCs w:val="20"/>
              </w:rPr>
              <w:t>ntre los cuales se considerará: licenciamiento libre, lenguajes soportados,</w:t>
            </w:r>
            <w:r w:rsidR="006F621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cantidad de funcionalidades, posibilidad de extensibilidad de sus funciones</w:t>
            </w:r>
            <w:r w:rsidR="001C7B99">
              <w:rPr>
                <w:sz w:val="20"/>
                <w:szCs w:val="20"/>
              </w:rPr>
              <w:t xml:space="preserve">, tipos de </w:t>
            </w:r>
            <w:r w:rsidR="00AB1C2F">
              <w:rPr>
                <w:sz w:val="20"/>
                <w:szCs w:val="20"/>
              </w:rPr>
              <w:t xml:space="preserve">procesamiento </w:t>
            </w:r>
            <w:r w:rsidR="001C7B99">
              <w:rPr>
                <w:sz w:val="20"/>
                <w:szCs w:val="20"/>
              </w:rPr>
              <w:t>de nivel bajo, medio y alto</w:t>
            </w:r>
            <w:r>
              <w:rPr>
                <w:sz w:val="20"/>
                <w:szCs w:val="20"/>
              </w:rPr>
              <w:t xml:space="preserve"> de imágenes, </w:t>
            </w:r>
            <w:r w:rsidR="00CB2BF0">
              <w:rPr>
                <w:sz w:val="20"/>
                <w:szCs w:val="20"/>
              </w:rPr>
              <w:t xml:space="preserve">posibilidad integración con sistemas adicionales </w:t>
            </w:r>
            <w:r w:rsidR="001C7B99">
              <w:rPr>
                <w:sz w:val="20"/>
                <w:szCs w:val="20"/>
              </w:rPr>
              <w:t>y</w:t>
            </w:r>
            <w:r w:rsidR="006F621C">
              <w:rPr>
                <w:sz w:val="20"/>
                <w:szCs w:val="20"/>
              </w:rPr>
              <w:t xml:space="preserve"> documentación existente.</w:t>
            </w:r>
            <w:r>
              <w:rPr>
                <w:sz w:val="20"/>
                <w:szCs w:val="20"/>
              </w:rPr>
              <w:t xml:space="preserve"> Para la ejecución de la evaluación, se realizara la instalación e implementación </w:t>
            </w:r>
            <w:r w:rsidR="00CB2BF0">
              <w:rPr>
                <w:sz w:val="20"/>
                <w:szCs w:val="20"/>
              </w:rPr>
              <w:t>de un código básico de prueba</w:t>
            </w:r>
            <w:r w:rsidR="00F26B60">
              <w:rPr>
                <w:sz w:val="20"/>
                <w:szCs w:val="20"/>
              </w:rPr>
              <w:t xml:space="preserve"> en las alternativas seleccionadas</w:t>
            </w:r>
            <w:r w:rsidR="00CB2BF0">
              <w:rPr>
                <w:sz w:val="20"/>
                <w:szCs w:val="20"/>
              </w:rPr>
              <w:t>, tomando como base de datos una de los bancos de videos públicos utilizados en los retos y talleres de re</w:t>
            </w:r>
            <w:r w:rsidR="00F26B60">
              <w:rPr>
                <w:sz w:val="20"/>
                <w:szCs w:val="20"/>
              </w:rPr>
              <w:t>co</w:t>
            </w:r>
            <w:r w:rsidR="00CB2BF0">
              <w:rPr>
                <w:sz w:val="20"/>
                <w:szCs w:val="20"/>
              </w:rPr>
              <w:t>nocimiento audio-visual de emociones (</w:t>
            </w:r>
            <w:r w:rsidR="00CB2BF0" w:rsidRPr="00CB2BF0">
              <w:rPr>
                <w:sz w:val="20"/>
                <w:szCs w:val="20"/>
              </w:rPr>
              <w:t>Audio/Visual Emotion Challenge and Workshop - AVEC</w:t>
            </w:r>
            <w:r w:rsidR="00CB2BF0">
              <w:rPr>
                <w:sz w:val="20"/>
                <w:szCs w:val="20"/>
              </w:rPr>
              <w:t>)</w:t>
            </w:r>
            <w:r w:rsidR="00F26B60">
              <w:rPr>
                <w:sz w:val="20"/>
                <w:szCs w:val="20"/>
              </w:rPr>
              <w:t xml:space="preserve"> con las características más similares a las del caso de referencia. La calificación de las herramientas se efectuará de manera sistemática, y se utilizará aquella o aquellas que satisfagan la mayor cantidad de requerimientos y obtengan la mejor calificación en los criterios.</w:t>
            </w:r>
            <w:r w:rsidR="00CA67A7">
              <w:rPr>
                <w:sz w:val="20"/>
                <w:szCs w:val="20"/>
              </w:rPr>
              <w:t xml:space="preserve"> Finalmente, el resultado de la investigación se plasmará en la redacción de un artículo de revisión, </w:t>
            </w:r>
            <w:r w:rsidR="00A4780A">
              <w:rPr>
                <w:sz w:val="20"/>
                <w:szCs w:val="20"/>
              </w:rPr>
              <w:t xml:space="preserve">el cual será presentado en un llamado de trabajos de </w:t>
            </w:r>
            <w:r w:rsidR="00CA67A7">
              <w:rPr>
                <w:sz w:val="20"/>
                <w:szCs w:val="20"/>
              </w:rPr>
              <w:t>un congreso académico nacional.</w:t>
            </w:r>
          </w:p>
          <w:p w14:paraId="39950135" w14:textId="77777777" w:rsidR="006F621C" w:rsidRDefault="006F621C" w:rsidP="006F621C">
            <w:pPr>
              <w:pStyle w:val="Default"/>
              <w:rPr>
                <w:sz w:val="20"/>
                <w:szCs w:val="20"/>
              </w:rPr>
            </w:pPr>
          </w:p>
          <w:p w14:paraId="72E89D59" w14:textId="055DFD73" w:rsidR="00017F10" w:rsidRDefault="00F26B60" w:rsidP="00CC2A74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bido a la extensibilidad de la investigación explora</w:t>
            </w:r>
            <w:r w:rsidR="009F3738">
              <w:rPr>
                <w:sz w:val="20"/>
                <w:szCs w:val="20"/>
              </w:rPr>
              <w:t>toria</w:t>
            </w:r>
            <w:r>
              <w:rPr>
                <w:sz w:val="20"/>
                <w:szCs w:val="20"/>
              </w:rPr>
              <w:t xml:space="preserve">, el proceso de </w:t>
            </w:r>
            <w:r w:rsidR="009F3738">
              <w:rPr>
                <w:sz w:val="20"/>
                <w:szCs w:val="20"/>
              </w:rPr>
              <w:t xml:space="preserve">socialización </w:t>
            </w:r>
            <w:r>
              <w:rPr>
                <w:sz w:val="20"/>
                <w:szCs w:val="20"/>
              </w:rPr>
              <w:t>con los especialistas y el alcance de las pruebas de las herramientas y marcos de trabajo, la presente etapa tendrá una duración de un semestre</w:t>
            </w:r>
            <w:r w:rsidR="001262A5">
              <w:rPr>
                <w:sz w:val="20"/>
                <w:szCs w:val="20"/>
              </w:rPr>
              <w:t xml:space="preserve"> con las siguientes actividades</w:t>
            </w:r>
            <w:r w:rsidR="00A4780A">
              <w:rPr>
                <w:sz w:val="20"/>
                <w:szCs w:val="20"/>
              </w:rPr>
              <w:t>:</w:t>
            </w:r>
          </w:p>
          <w:tbl>
            <w:tblPr>
              <w:tblStyle w:val="Tablaconcuadrcula"/>
              <w:tblW w:w="7513" w:type="dxa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401"/>
              <w:gridCol w:w="4112"/>
            </w:tblGrid>
            <w:tr w:rsidR="005E1AB1" w14:paraId="60514A49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41E522D4" w14:textId="67D95D2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4112" w:type="dxa"/>
                </w:tcPr>
                <w:p w14:paraId="0E7602AC" w14:textId="5A25CAF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5E1AB1" w14:paraId="5AF2CBD4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299BCF80" w14:textId="0EA93275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1. Investigación exploratoria de mecanismos de detección y medición de emociones y trastornos psicológicos.</w:t>
                  </w:r>
                </w:p>
              </w:tc>
              <w:tc>
                <w:tcPr>
                  <w:tcW w:w="4112" w:type="dxa"/>
                </w:tcPr>
                <w:p w14:paraId="59743A70" w14:textId="7AE4461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A.Documento del estado del arte</w:t>
                  </w:r>
                  <w:r w:rsidR="00CA67A7">
                    <w:rPr>
                      <w:color w:val="000000" w:themeColor="text1"/>
                      <w:sz w:val="20"/>
                      <w:szCs w:val="20"/>
                    </w:rPr>
                    <w:t xml:space="preserve"> con análisis 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de las técnicas, modelos para la detección emociones, trastornos psicológicos e instrumentos de medición psicológica.</w:t>
                  </w:r>
                </w:p>
              </w:tc>
            </w:tr>
            <w:tr w:rsidR="005E1AB1" w14:paraId="1735E031" w14:textId="77777777" w:rsidTr="001F02F8">
              <w:trPr>
                <w:trHeight w:val="530"/>
              </w:trPr>
              <w:tc>
                <w:tcPr>
                  <w:tcW w:w="3401" w:type="dxa"/>
                </w:tcPr>
                <w:p w14:paraId="17A61660" w14:textId="0C015A5F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>2.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Elaboración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de lista de </w:t>
                  </w:r>
                  <w:r w:rsidR="00CC2A74" w:rsidRPr="001262A5">
                    <w:rPr>
                      <w:color w:val="000000" w:themeColor="text1"/>
                      <w:sz w:val="20"/>
                      <w:szCs w:val="20"/>
                    </w:rPr>
                    <w:t>requerimientos y requisitos.</w:t>
                  </w:r>
                </w:p>
              </w:tc>
              <w:tc>
                <w:tcPr>
                  <w:tcW w:w="4112" w:type="dxa"/>
                </w:tcPr>
                <w:p w14:paraId="59B5316C" w14:textId="58A2D823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B.Documento con especificación de requisitos del sistema</w:t>
                  </w:r>
                </w:p>
              </w:tc>
            </w:tr>
            <w:tr w:rsidR="005E1AB1" w14:paraId="6540611D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6C608D58" w14:textId="2AF493E7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3.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 xml:space="preserve"> 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Revisión y análisis de herramientas y marcos de trabajo.</w:t>
                  </w:r>
                </w:p>
              </w:tc>
              <w:tc>
                <w:tcPr>
                  <w:tcW w:w="4112" w:type="dxa"/>
                </w:tcPr>
                <w:p w14:paraId="4F1B4C06" w14:textId="68EC9F2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C.Documento de comparación de herramientas</w:t>
                  </w:r>
                </w:p>
              </w:tc>
            </w:tr>
            <w:tr w:rsidR="005E1AB1" w14:paraId="5AEEA94C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2F82687F" w14:textId="03DAD0E6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4. Elaboración de artículo científico de revisión y comparación</w:t>
                  </w:r>
                </w:p>
              </w:tc>
              <w:tc>
                <w:tcPr>
                  <w:tcW w:w="4112" w:type="dxa"/>
                </w:tcPr>
                <w:p w14:paraId="38EF99DE" w14:textId="4DAF198C" w:rsidR="005E1AB1" w:rsidRPr="001262A5" w:rsidRDefault="001262A5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1D.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Documento de artículo científico</w:t>
                  </w:r>
                </w:p>
              </w:tc>
            </w:tr>
          </w:tbl>
          <w:p w14:paraId="53C29A24" w14:textId="473198B8" w:rsidR="005E1AB1" w:rsidRPr="0082072A" w:rsidRDefault="005E1AB1" w:rsidP="005E1AB1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6551BB3B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2BCD701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352D7B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C2B20EA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D9A6DC7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4D30A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5873E1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6269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D87D96F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FAD53B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714588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F855922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687241AF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AA702DE" w14:textId="2A2A4294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2</w:t>
            </w:r>
          </w:p>
          <w:p w14:paraId="742604D8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194B898" w14:textId="097F6D94" w:rsidR="00F16927" w:rsidRDefault="00F16927" w:rsidP="00ED0A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ISEÑO </w:t>
            </w:r>
            <w:r w:rsidR="00ED0A89">
              <w:rPr>
                <w:b/>
                <w:color w:val="31849B" w:themeColor="accent5" w:themeShade="BF"/>
                <w:sz w:val="20"/>
              </w:rPr>
              <w:t>DEL SISTEMA</w:t>
            </w:r>
          </w:p>
        </w:tc>
        <w:tc>
          <w:tcPr>
            <w:tcW w:w="7796" w:type="dxa"/>
          </w:tcPr>
          <w:p w14:paraId="3B334E06" w14:textId="2702C583" w:rsidR="00F67215" w:rsidRDefault="001307C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esta fase, se diseñar</w:t>
            </w:r>
            <w:r w:rsidR="000061AA">
              <w:rPr>
                <w:sz w:val="20"/>
                <w:szCs w:val="20"/>
              </w:rPr>
              <w:t xml:space="preserve">á una arquitectura con la que realizará </w:t>
            </w:r>
            <w:r>
              <w:rPr>
                <w:sz w:val="20"/>
                <w:szCs w:val="20"/>
              </w:rPr>
              <w:t>la</w:t>
            </w:r>
            <w:r w:rsidR="00AB68A2">
              <w:rPr>
                <w:sz w:val="20"/>
                <w:szCs w:val="20"/>
              </w:rPr>
              <w:t xml:space="preserve"> captura</w:t>
            </w:r>
            <w:r w:rsidR="00D9780D">
              <w:rPr>
                <w:sz w:val="20"/>
                <w:szCs w:val="20"/>
              </w:rPr>
              <w:t xml:space="preserve"> no intrusiva</w:t>
            </w:r>
            <w:r>
              <w:rPr>
                <w:sz w:val="20"/>
                <w:szCs w:val="20"/>
              </w:rPr>
              <w:t xml:space="preserve"> </w:t>
            </w:r>
            <w:r w:rsidR="00D9780D">
              <w:rPr>
                <w:sz w:val="20"/>
                <w:szCs w:val="20"/>
              </w:rPr>
              <w:t xml:space="preserve">de  imágenes de video, </w:t>
            </w:r>
            <w:r w:rsidR="000061AA">
              <w:rPr>
                <w:sz w:val="20"/>
                <w:szCs w:val="20"/>
              </w:rPr>
              <w:t>haciendo</w:t>
            </w:r>
            <w:r w:rsidR="00D9780D">
              <w:rPr>
                <w:sz w:val="20"/>
                <w:szCs w:val="20"/>
              </w:rPr>
              <w:t xml:space="preserve"> el uso </w:t>
            </w:r>
            <w:r w:rsidR="00AB68A2">
              <w:rPr>
                <w:sz w:val="20"/>
                <w:szCs w:val="20"/>
              </w:rPr>
              <w:t xml:space="preserve">las cámaras existentes </w:t>
            </w:r>
            <w:r w:rsidR="000061AA">
              <w:rPr>
                <w:sz w:val="20"/>
                <w:szCs w:val="20"/>
              </w:rPr>
              <w:t>en las instalaciones de oficina</w:t>
            </w:r>
            <w:r w:rsidR="00AB68A2">
              <w:rPr>
                <w:sz w:val="20"/>
                <w:szCs w:val="20"/>
              </w:rPr>
              <w:t xml:space="preserve"> </w:t>
            </w:r>
            <w:r w:rsidR="000061AA">
              <w:rPr>
                <w:sz w:val="20"/>
                <w:szCs w:val="20"/>
              </w:rPr>
              <w:t>(</w:t>
            </w:r>
            <w:r w:rsidR="00AB68A2">
              <w:rPr>
                <w:sz w:val="20"/>
                <w:szCs w:val="20"/>
              </w:rPr>
              <w:t>cámaras web instaladas en los computadores y cámaras de seguridad</w:t>
            </w:r>
            <w:r w:rsidR="000061AA">
              <w:rPr>
                <w:sz w:val="20"/>
                <w:szCs w:val="20"/>
              </w:rPr>
              <w:t>)</w:t>
            </w:r>
            <w:r w:rsidR="00AB68A2">
              <w:rPr>
                <w:sz w:val="20"/>
                <w:szCs w:val="20"/>
              </w:rPr>
              <w:t xml:space="preserve">. Las imágenes serán utilizadas </w:t>
            </w:r>
            <w:r w:rsidR="009F13CD">
              <w:rPr>
                <w:sz w:val="20"/>
                <w:szCs w:val="20"/>
              </w:rPr>
              <w:t>para la identificación y seguimiento de personas, su comportamiento, cambios en el estado de ánimo y trastornos psicológicos, a través de captura de video convencional no intrusiva, para el soporte a la identificación de condiciones laborales con potencial de materialización de riesgos psicosociales</w:t>
            </w:r>
            <w:r w:rsidR="007C10EC">
              <w:rPr>
                <w:sz w:val="20"/>
                <w:szCs w:val="20"/>
              </w:rPr>
              <w:t>.</w:t>
            </w:r>
            <w:r w:rsidR="000500FB" w:rsidRPr="004815C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La arquitectura </w:t>
            </w:r>
            <w:r w:rsidR="009F13CD">
              <w:rPr>
                <w:sz w:val="20"/>
                <w:szCs w:val="20"/>
              </w:rPr>
              <w:t>tendrán en cue</w:t>
            </w:r>
            <w:r w:rsidR="00642647">
              <w:rPr>
                <w:sz w:val="20"/>
                <w:szCs w:val="20"/>
              </w:rPr>
              <w:t>nta</w:t>
            </w:r>
            <w:r w:rsidR="000500FB" w:rsidRPr="395B0C8A">
              <w:rPr>
                <w:sz w:val="20"/>
                <w:szCs w:val="20"/>
              </w:rPr>
              <w:t xml:space="preserve"> los requisitos identificados</w:t>
            </w:r>
            <w:r w:rsidR="00AB1C2F">
              <w:rPr>
                <w:sz w:val="20"/>
                <w:szCs w:val="20"/>
              </w:rPr>
              <w:t xml:space="preserve"> como </w:t>
            </w:r>
            <w:r w:rsidR="000500FB">
              <w:rPr>
                <w:sz w:val="20"/>
                <w:szCs w:val="20"/>
              </w:rPr>
              <w:t>condiciones del entorno,</w:t>
            </w:r>
            <w:r w:rsidR="00AB1C2F">
              <w:rPr>
                <w:sz w:val="20"/>
                <w:szCs w:val="20"/>
              </w:rPr>
              <w:t xml:space="preserve"> ubicación de las cámaras existentes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su </w:t>
            </w:r>
            <w:r w:rsidR="000500FB">
              <w:rPr>
                <w:sz w:val="20"/>
                <w:szCs w:val="20"/>
              </w:rPr>
              <w:t>resolución</w:t>
            </w:r>
            <w:r w:rsidR="007C10EC">
              <w:rPr>
                <w:sz w:val="20"/>
                <w:szCs w:val="20"/>
              </w:rPr>
              <w:t xml:space="preserve"> captura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y las condiciones en que las imágenes son almacenadas</w:t>
            </w:r>
            <w:r w:rsidR="00F00E13">
              <w:rPr>
                <w:sz w:val="20"/>
                <w:szCs w:val="20"/>
              </w:rPr>
              <w:t xml:space="preserve"> y pueden ser extraídas</w:t>
            </w:r>
            <w:r w:rsidR="00335F76">
              <w:rPr>
                <w:sz w:val="20"/>
                <w:szCs w:val="20"/>
              </w:rPr>
              <w:t>,</w:t>
            </w:r>
            <w:r w:rsidR="00F00E13">
              <w:rPr>
                <w:sz w:val="20"/>
                <w:szCs w:val="20"/>
              </w:rPr>
              <w:t xml:space="preserve"> cuidando la privacidad de las personas que no autoricen el tratamiento de datos personales</w:t>
            </w:r>
            <w:r w:rsidR="00642647">
              <w:rPr>
                <w:sz w:val="20"/>
                <w:szCs w:val="20"/>
              </w:rPr>
              <w:t>.</w:t>
            </w:r>
            <w:r w:rsidR="00335F76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Adicionalmente</w:t>
            </w:r>
            <w:r w:rsidR="00335F76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incluirá los</w:t>
            </w:r>
            <w:r w:rsidR="00F00E13">
              <w:rPr>
                <w:sz w:val="20"/>
                <w:szCs w:val="20"/>
              </w:rPr>
              <w:t xml:space="preserve"> requerimientos </w:t>
            </w:r>
            <w:r>
              <w:rPr>
                <w:sz w:val="20"/>
                <w:szCs w:val="20"/>
              </w:rPr>
              <w:t>definidos</w:t>
            </w:r>
            <w:r w:rsidR="00F00E13">
              <w:rPr>
                <w:sz w:val="20"/>
                <w:szCs w:val="20"/>
              </w:rPr>
              <w:t xml:space="preserve"> con el área de </w:t>
            </w:r>
            <w:r w:rsidR="00D13491">
              <w:rPr>
                <w:sz w:val="20"/>
                <w:szCs w:val="20"/>
              </w:rPr>
              <w:t>Personas y Cultura</w:t>
            </w:r>
            <w:r w:rsidR="00F00E13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y la extracción</w:t>
            </w:r>
            <w:r w:rsidR="00335F76">
              <w:rPr>
                <w:sz w:val="20"/>
                <w:szCs w:val="20"/>
              </w:rPr>
              <w:t xml:space="preserve"> características psicológicas </w:t>
            </w:r>
            <w:r w:rsidR="00D13491">
              <w:rPr>
                <w:sz w:val="20"/>
                <w:szCs w:val="20"/>
              </w:rPr>
              <w:t>relevantes para elaborar el pre-</w:t>
            </w:r>
            <w:r w:rsidR="00335F76">
              <w:rPr>
                <w:sz w:val="20"/>
                <w:szCs w:val="20"/>
              </w:rPr>
              <w:t>diagnóstico.</w:t>
            </w:r>
            <w:r w:rsidR="00642647">
              <w:rPr>
                <w:sz w:val="20"/>
                <w:szCs w:val="20"/>
              </w:rPr>
              <w:t xml:space="preserve"> </w:t>
            </w:r>
            <w:r w:rsidR="009F2FF2">
              <w:rPr>
                <w:sz w:val="20"/>
                <w:szCs w:val="20"/>
              </w:rPr>
              <w:t>La fase 2 se desarrollará en dos partes que se describen a continuación:</w:t>
            </w:r>
          </w:p>
          <w:p w14:paraId="6A83819F" w14:textId="77777777" w:rsidR="00335F76" w:rsidRDefault="00335F76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1814F4DA" w14:textId="139116C5" w:rsidR="00A01CB5" w:rsidRDefault="00A01CB5" w:rsidP="00A01CB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parte, s</w:t>
            </w:r>
            <w:r w:rsidRPr="00060251">
              <w:rPr>
                <w:sz w:val="20"/>
                <w:szCs w:val="20"/>
              </w:rPr>
              <w:t>e conformará</w:t>
            </w:r>
            <w:r>
              <w:rPr>
                <w:sz w:val="20"/>
                <w:szCs w:val="20"/>
              </w:rPr>
              <w:t xml:space="preserve"> un documento con la definición y captura de las características antropométricas de personas que interpretarán algunos </w:t>
            </w:r>
            <w:r w:rsidRPr="00060251">
              <w:rPr>
                <w:sz w:val="20"/>
                <w:szCs w:val="20"/>
              </w:rPr>
              <w:t>escenario</w:t>
            </w:r>
            <w:r>
              <w:rPr>
                <w:sz w:val="20"/>
                <w:szCs w:val="20"/>
              </w:rPr>
              <w:t>s</w:t>
            </w:r>
            <w:r w:rsidRPr="0006025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simulados.  C</w:t>
            </w:r>
            <w:r w:rsidRPr="00060251">
              <w:rPr>
                <w:sz w:val="20"/>
                <w:szCs w:val="20"/>
              </w:rPr>
              <w:t>on la colaboración y capacitación</w:t>
            </w:r>
            <w:r>
              <w:rPr>
                <w:sz w:val="20"/>
                <w:szCs w:val="20"/>
              </w:rPr>
              <w:t xml:space="preserve"> de personal del área de Personas y Cultura, se capturarán en video, escenarios en</w:t>
            </w:r>
            <w:r w:rsidRPr="00060251">
              <w:rPr>
                <w:sz w:val="20"/>
                <w:szCs w:val="20"/>
              </w:rPr>
              <w:t xml:space="preserve"> el que los trabajadores simulan o dramatizan emociones positivas, negativas y </w:t>
            </w:r>
            <w:r>
              <w:rPr>
                <w:sz w:val="20"/>
                <w:szCs w:val="20"/>
              </w:rPr>
              <w:t>situaciones de estrés, ansiedad o</w:t>
            </w:r>
            <w:r w:rsidRPr="00060251">
              <w:rPr>
                <w:sz w:val="20"/>
                <w:szCs w:val="20"/>
              </w:rPr>
              <w:t xml:space="preserve"> depresión</w:t>
            </w:r>
            <w:r>
              <w:rPr>
                <w:sz w:val="20"/>
                <w:szCs w:val="20"/>
              </w:rPr>
              <w:t>. Con ello, se realizará un etiquetado de los videos, demarcando la presencia de los aspectos mencionados para soportar la definición de los mecanismos de reconocimiento. Posteriormente,</w:t>
            </w:r>
            <w:r w:rsidRPr="00060251">
              <w:rPr>
                <w:sz w:val="20"/>
                <w:szCs w:val="20"/>
              </w:rPr>
              <w:t xml:space="preserve"> se </w:t>
            </w:r>
            <w:r w:rsidR="00D13491">
              <w:rPr>
                <w:sz w:val="20"/>
                <w:szCs w:val="20"/>
              </w:rPr>
              <w:t>desarrollará</w:t>
            </w:r>
            <w:r w:rsidRPr="00060251">
              <w:rPr>
                <w:sz w:val="20"/>
                <w:szCs w:val="20"/>
              </w:rPr>
              <w:t xml:space="preserve"> una parte de la metodología CRISP-DM</w:t>
            </w:r>
            <w:r w:rsidR="00D1349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>ADDIN RW.CITE{{doc:5ce7616ce4b01cd6707bee6f Acharya,Seema 2016}}</w:instrText>
            </w:r>
            <w:r>
              <w:rPr>
                <w:sz w:val="20"/>
                <w:szCs w:val="20"/>
              </w:rPr>
              <w:fldChar w:fldCharType="separate"/>
            </w:r>
            <w:r w:rsidRPr="00A01CB5">
              <w:rPr>
                <w:bCs/>
                <w:sz w:val="20"/>
                <w:szCs w:val="20"/>
                <w:lang w:val="es-ES"/>
              </w:rPr>
              <w:t>[45]</w:t>
            </w:r>
            <w:r>
              <w:rPr>
                <w:sz w:val="20"/>
                <w:szCs w:val="20"/>
              </w:rPr>
              <w:fldChar w:fldCharType="end"/>
            </w:r>
            <w:r w:rsidR="00D13491">
              <w:rPr>
                <w:sz w:val="20"/>
                <w:szCs w:val="20"/>
              </w:rPr>
              <w:t xml:space="preserve"> </w:t>
            </w:r>
            <w:r w:rsidR="00CC6964">
              <w:rPr>
                <w:sz w:val="20"/>
                <w:szCs w:val="20"/>
              </w:rPr>
              <w:t xml:space="preserve">utilizando </w:t>
            </w:r>
            <w:r w:rsidRPr="00060251">
              <w:rPr>
                <w:sz w:val="20"/>
                <w:szCs w:val="20"/>
              </w:rPr>
              <w:t>las herramientas que se determinaron como potenci</w:t>
            </w:r>
            <w:r w:rsidR="00CC6964">
              <w:rPr>
                <w:sz w:val="20"/>
                <w:szCs w:val="20"/>
              </w:rPr>
              <w:t>ales en la fase 1. Con ello,</w:t>
            </w:r>
            <w:r w:rsidRPr="00060251">
              <w:rPr>
                <w:sz w:val="20"/>
                <w:szCs w:val="20"/>
              </w:rPr>
              <w:t xml:space="preserve"> se determinarán los pasos pertinentes para la limpieza, preparación y conformación de las bases de entrenamiento, validación y pruebas. En </w:t>
            </w:r>
            <w:r w:rsidR="00CC6964">
              <w:rPr>
                <w:sz w:val="20"/>
                <w:szCs w:val="20"/>
              </w:rPr>
              <w:t>la etapa</w:t>
            </w:r>
            <w:r w:rsidRPr="00060251">
              <w:rPr>
                <w:sz w:val="20"/>
                <w:szCs w:val="20"/>
              </w:rPr>
              <w:t xml:space="preserve"> modelamiento</w:t>
            </w:r>
            <w:r w:rsidR="00CC6964">
              <w:rPr>
                <w:sz w:val="20"/>
                <w:szCs w:val="20"/>
              </w:rPr>
              <w:t xml:space="preserve"> bajo la misma metodología</w:t>
            </w:r>
            <w:r w:rsidRPr="00060251">
              <w:rPr>
                <w:sz w:val="20"/>
                <w:szCs w:val="20"/>
              </w:rPr>
              <w:t>, se compararán los modelos y  algoritmos sugeridos por la literatura, para la clasificación de aspectos relevantes y los mecanismos con mejores resultados para un aprendizaje adaptativo, orientado al contexto. Los modelos seleccionados, serán validados con las muestras extraídas inicialmente y se establecerá un registro detallado de los resultados y las características de los modelos utilizados</w:t>
            </w:r>
            <w:r>
              <w:rPr>
                <w:sz w:val="20"/>
                <w:szCs w:val="20"/>
              </w:rPr>
              <w:t xml:space="preserve">. </w:t>
            </w:r>
          </w:p>
          <w:p w14:paraId="0A5586A5" w14:textId="77777777" w:rsidR="009F2FF2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07D225CA" w14:textId="1889337A" w:rsidR="000500FB" w:rsidRPr="00636CBA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n la </w:t>
            </w:r>
            <w:r w:rsidR="00484743">
              <w:rPr>
                <w:sz w:val="20"/>
                <w:szCs w:val="20"/>
              </w:rPr>
              <w:t xml:space="preserve">segunda parte, se </w:t>
            </w:r>
            <w:r w:rsidR="00612171">
              <w:rPr>
                <w:sz w:val="20"/>
                <w:szCs w:val="20"/>
              </w:rPr>
              <w:t>efectuará</w:t>
            </w:r>
            <w:r w:rsidR="00CC6964">
              <w:rPr>
                <w:sz w:val="20"/>
                <w:szCs w:val="20"/>
              </w:rPr>
              <w:t xml:space="preserve"> </w:t>
            </w:r>
            <w:r w:rsidR="001307C2">
              <w:rPr>
                <w:sz w:val="20"/>
                <w:szCs w:val="20"/>
              </w:rPr>
              <w:t>el proceso de diseño</w:t>
            </w:r>
            <w:r w:rsidR="00CC6964">
              <w:rPr>
                <w:sz w:val="20"/>
                <w:szCs w:val="20"/>
              </w:rPr>
              <w:t>,</w:t>
            </w:r>
            <w:r w:rsidR="00612171">
              <w:rPr>
                <w:sz w:val="20"/>
                <w:szCs w:val="20"/>
              </w:rPr>
              <w:t xml:space="preserve"> en el</w:t>
            </w:r>
            <w:r w:rsidR="001307C2">
              <w:rPr>
                <w:sz w:val="20"/>
                <w:szCs w:val="20"/>
              </w:rPr>
              <w:t xml:space="preserve"> </w:t>
            </w:r>
            <w:r w:rsidR="00CC6964">
              <w:rPr>
                <w:sz w:val="20"/>
                <w:szCs w:val="20"/>
              </w:rPr>
              <w:t xml:space="preserve">que </w:t>
            </w:r>
            <w:r w:rsidR="001307C2">
              <w:rPr>
                <w:sz w:val="20"/>
                <w:szCs w:val="20"/>
              </w:rPr>
              <w:t xml:space="preserve">definen los aspectos a tener en cuenta </w:t>
            </w:r>
            <w:r w:rsidR="00CC6964">
              <w:rPr>
                <w:sz w:val="20"/>
                <w:szCs w:val="20"/>
              </w:rPr>
              <w:t xml:space="preserve">en </w:t>
            </w:r>
            <w:r w:rsidR="001307C2">
              <w:rPr>
                <w:sz w:val="20"/>
                <w:szCs w:val="20"/>
              </w:rPr>
              <w:t xml:space="preserve"> la captura de imágenes</w:t>
            </w:r>
            <w:r w:rsidR="00612171">
              <w:rPr>
                <w:sz w:val="20"/>
                <w:szCs w:val="20"/>
              </w:rPr>
              <w:t xml:space="preserve"> en tiempo real</w:t>
            </w:r>
            <w:r w:rsidR="001307C2">
              <w:rPr>
                <w:sz w:val="20"/>
                <w:szCs w:val="20"/>
              </w:rPr>
              <w:t>, su procesamiento</w:t>
            </w:r>
            <w:r w:rsidR="00612171">
              <w:rPr>
                <w:sz w:val="20"/>
                <w:szCs w:val="20"/>
              </w:rPr>
              <w:t>;</w:t>
            </w:r>
            <w:r w:rsidR="001307C2">
              <w:rPr>
                <w:sz w:val="20"/>
                <w:szCs w:val="20"/>
              </w:rPr>
              <w:t xml:space="preserve"> el reconocimiento de entidades y escenarios</w:t>
            </w:r>
            <w:r w:rsidR="00612171">
              <w:rPr>
                <w:sz w:val="20"/>
                <w:szCs w:val="20"/>
              </w:rPr>
              <w:t xml:space="preserve"> a través de</w:t>
            </w:r>
            <w:r w:rsidR="00CC6964">
              <w:rPr>
                <w:sz w:val="20"/>
                <w:szCs w:val="20"/>
              </w:rPr>
              <w:t xml:space="preserve"> </w:t>
            </w:r>
            <w:r w:rsidR="00612171">
              <w:rPr>
                <w:sz w:val="20"/>
                <w:szCs w:val="20"/>
              </w:rPr>
              <w:t>los</w:t>
            </w:r>
            <w:r w:rsidR="00CC6964">
              <w:rPr>
                <w:sz w:val="20"/>
                <w:szCs w:val="20"/>
              </w:rPr>
              <w:t xml:space="preserve"> modelos definidos</w:t>
            </w:r>
            <w:r w:rsidR="00612171">
              <w:rPr>
                <w:sz w:val="20"/>
                <w:szCs w:val="20"/>
              </w:rPr>
              <w:t>; la</w:t>
            </w:r>
            <w:r w:rsidR="001307C2">
              <w:rPr>
                <w:sz w:val="20"/>
                <w:szCs w:val="20"/>
              </w:rPr>
              <w:t xml:space="preserve"> persistencia de características</w:t>
            </w:r>
            <w:r w:rsidR="00612171">
              <w:rPr>
                <w:sz w:val="20"/>
                <w:szCs w:val="20"/>
              </w:rPr>
              <w:t xml:space="preserve"> y la</w:t>
            </w:r>
            <w:r w:rsidR="001307C2">
              <w:rPr>
                <w:sz w:val="20"/>
                <w:szCs w:val="20"/>
              </w:rPr>
              <w:t xml:space="preserve"> inferencia de condiciones</w:t>
            </w:r>
            <w:r w:rsidR="00AE2C81">
              <w:rPr>
                <w:sz w:val="20"/>
                <w:szCs w:val="20"/>
              </w:rPr>
              <w:t xml:space="preserve"> a partir de las mismas</w:t>
            </w:r>
            <w:r w:rsidR="001307C2">
              <w:rPr>
                <w:sz w:val="20"/>
                <w:szCs w:val="20"/>
              </w:rPr>
              <w:t xml:space="preserve">. </w:t>
            </w:r>
            <w:r w:rsidR="00A84E8A">
              <w:rPr>
                <w:sz w:val="20"/>
                <w:szCs w:val="20"/>
              </w:rPr>
              <w:t>El diseño del sistema</w:t>
            </w:r>
            <w:r w:rsidR="001307C2">
              <w:rPr>
                <w:sz w:val="20"/>
                <w:szCs w:val="20"/>
              </w:rPr>
              <w:t>,</w:t>
            </w:r>
            <w:r w:rsidR="00A84E8A">
              <w:rPr>
                <w:sz w:val="20"/>
                <w:szCs w:val="20"/>
              </w:rPr>
              <w:t xml:space="preserve"> se concebirá como un sistema de multi-agente, cuyos agentes serán especializa</w:t>
            </w:r>
            <w:r w:rsidR="00AE2C81">
              <w:rPr>
                <w:sz w:val="20"/>
                <w:szCs w:val="20"/>
              </w:rPr>
              <w:t>dos en el reconocimiento de personas y aspectos especí</w:t>
            </w:r>
            <w:r w:rsidR="00A84E8A">
              <w:rPr>
                <w:sz w:val="20"/>
                <w:szCs w:val="20"/>
              </w:rPr>
              <w:t>fico</w:t>
            </w:r>
            <w:r w:rsidR="00AE2C81">
              <w:rPr>
                <w:sz w:val="20"/>
                <w:szCs w:val="20"/>
              </w:rPr>
              <w:t>s en ellas</w:t>
            </w:r>
            <w:r w:rsidR="00C660AA">
              <w:rPr>
                <w:sz w:val="20"/>
                <w:szCs w:val="20"/>
              </w:rPr>
              <w:t xml:space="preserve">. </w:t>
            </w:r>
            <w:r w:rsidR="00AE2C81">
              <w:rPr>
                <w:sz w:val="20"/>
                <w:szCs w:val="20"/>
              </w:rPr>
              <w:t>Un ejemplo de cooperación entre los agentes</w:t>
            </w:r>
            <w:r w:rsidR="00C660AA">
              <w:rPr>
                <w:sz w:val="20"/>
                <w:szCs w:val="20"/>
              </w:rPr>
              <w:t xml:space="preserve">, será la sincronización del reconocimiento de las personas en el momento de que dejen de ser </w:t>
            </w:r>
            <w:r w:rsidR="00CA67A7">
              <w:rPr>
                <w:sz w:val="20"/>
                <w:szCs w:val="20"/>
              </w:rPr>
              <w:t>capturadas</w:t>
            </w:r>
            <w:r w:rsidR="00C660AA">
              <w:rPr>
                <w:sz w:val="20"/>
                <w:szCs w:val="20"/>
              </w:rPr>
              <w:t xml:space="preserve"> por una cámara y comiencen a ser capturadas por otras. De la misma forma, la sincronización y cooperación se efectuará entre la captura de cámaras de seguridad y </w:t>
            </w:r>
            <w:r w:rsidR="00AE2C81">
              <w:rPr>
                <w:sz w:val="20"/>
                <w:szCs w:val="20"/>
              </w:rPr>
              <w:t xml:space="preserve">la captura </w:t>
            </w:r>
            <w:r w:rsidR="00C660AA">
              <w:rPr>
                <w:sz w:val="20"/>
                <w:szCs w:val="20"/>
              </w:rPr>
              <w:t>desde una cámara web</w:t>
            </w:r>
            <w:r w:rsidR="00AE2C81">
              <w:rPr>
                <w:sz w:val="20"/>
                <w:szCs w:val="20"/>
              </w:rPr>
              <w:t xml:space="preserve"> con el fin de complementar datos de alta relevancia</w:t>
            </w:r>
            <w:r w:rsidR="000500FB" w:rsidRPr="00AB1C2F">
              <w:rPr>
                <w:sz w:val="20"/>
                <w:szCs w:val="20"/>
              </w:rPr>
              <w:t>.</w:t>
            </w:r>
            <w:r w:rsidR="00C660AA">
              <w:rPr>
                <w:sz w:val="20"/>
                <w:szCs w:val="20"/>
              </w:rPr>
              <w:t xml:space="preserve"> Adicionalmente, s</w:t>
            </w:r>
            <w:r w:rsidR="000500FB" w:rsidRPr="00AB1C2F">
              <w:rPr>
                <w:sz w:val="20"/>
                <w:szCs w:val="20"/>
              </w:rPr>
              <w:t>e incorporarán agentes encargados de los aspectos de temporalidad para determinar acciones y posturas en periodos de tiempo prolongado</w:t>
            </w:r>
            <w:r w:rsidR="00C660AA">
              <w:rPr>
                <w:sz w:val="20"/>
                <w:szCs w:val="20"/>
              </w:rPr>
              <w:t xml:space="preserve"> y que se presente con frecuencia. </w:t>
            </w:r>
            <w:r w:rsidR="000500FB" w:rsidRPr="00AB1C2F">
              <w:rPr>
                <w:sz w:val="20"/>
                <w:szCs w:val="20"/>
              </w:rPr>
              <w:t>La metodología que se utilizará para la especificación de los objetivo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as </w:t>
            </w:r>
            <w:r w:rsidR="000500FB" w:rsidRPr="00AB1C2F">
              <w:rPr>
                <w:sz w:val="20"/>
                <w:szCs w:val="20"/>
              </w:rPr>
              <w:t>habilidades</w:t>
            </w:r>
            <w:r w:rsidR="00C660AA">
              <w:rPr>
                <w:sz w:val="20"/>
                <w:szCs w:val="20"/>
              </w:rPr>
              <w:t xml:space="preserve"> específicas de los agente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os </w:t>
            </w:r>
            <w:r w:rsidR="000500FB" w:rsidRPr="00AB1C2F">
              <w:rPr>
                <w:sz w:val="20"/>
                <w:szCs w:val="20"/>
              </w:rPr>
              <w:t>recursos</w:t>
            </w:r>
            <w:r w:rsidR="00C660AA">
              <w:rPr>
                <w:sz w:val="20"/>
                <w:szCs w:val="20"/>
              </w:rPr>
              <w:t xml:space="preserve"> </w:t>
            </w:r>
            <w:r w:rsidR="000500FB" w:rsidRPr="00AB1C2F">
              <w:rPr>
                <w:sz w:val="20"/>
                <w:szCs w:val="20"/>
              </w:rPr>
              <w:t>y la cooperación entre los agente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0500FB" w:rsidRPr="00AB1C2F">
              <w:rPr>
                <w:sz w:val="20"/>
                <w:szCs w:val="20"/>
              </w:rPr>
              <w:t xml:space="preserve">, será AOPOA </w:t>
            </w:r>
            <w:r w:rsidR="000500FB" w:rsidRPr="00AB1C2F">
              <w:rPr>
                <w:sz w:val="20"/>
                <w:szCs w:val="20"/>
              </w:rPr>
              <w:fldChar w:fldCharType="begin"/>
            </w:r>
            <w:r w:rsidR="000500FB" w:rsidRPr="00AB1C2F">
              <w:rPr>
                <w:sz w:val="20"/>
                <w:szCs w:val="20"/>
              </w:rPr>
              <w:instrText>ADDIN RW.CITE{{doc:5cc01ba4e4b00e1748963502 EnriqueGonzález 2006}}</w:instrText>
            </w:r>
            <w:r w:rsidR="000500FB" w:rsidRPr="00AB1C2F">
              <w:rPr>
                <w:sz w:val="20"/>
                <w:szCs w:val="20"/>
              </w:rPr>
              <w:fldChar w:fldCharType="separate"/>
            </w:r>
            <w:r w:rsidR="00A01CB5" w:rsidRPr="00A01CB5">
              <w:rPr>
                <w:bCs/>
                <w:sz w:val="20"/>
                <w:szCs w:val="20"/>
                <w:lang w:val="es-ES"/>
              </w:rPr>
              <w:t>[46]</w:t>
            </w:r>
            <w:r w:rsidR="000500FB" w:rsidRPr="00AB1C2F">
              <w:rPr>
                <w:sz w:val="20"/>
                <w:szCs w:val="20"/>
              </w:rPr>
              <w:fldChar w:fldCharType="end"/>
            </w:r>
            <w:r w:rsidR="000500FB" w:rsidRPr="00AB1C2F">
              <w:rPr>
                <w:sz w:val="20"/>
                <w:szCs w:val="20"/>
              </w:rPr>
              <w:t>.</w:t>
            </w:r>
            <w:r w:rsidR="000500FB">
              <w:rPr>
                <w:sz w:val="20"/>
                <w:szCs w:val="20"/>
              </w:rPr>
              <w:t xml:space="preserve"> </w:t>
            </w:r>
            <w:r w:rsidR="00484743">
              <w:rPr>
                <w:sz w:val="20"/>
                <w:szCs w:val="20"/>
              </w:rPr>
              <w:t>Finalmente se diseñarán los mecanismos de inferencia para determinar los cambios de estados de ánimo, pre-diagnosticar trastornos psicológicos y conjuntos de acciones que hagan parte de un comportamiento o hábito y que puedan ser relevantes para la identificación de condiciones laborales dentro del contexto de FRPO.</w:t>
            </w:r>
          </w:p>
          <w:p w14:paraId="3D897BB8" w14:textId="4E0A7212" w:rsidR="00F80F92" w:rsidRPr="00D53260" w:rsidRDefault="001307C2" w:rsidP="004815CC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El proceso de diseño tendrá un desarrollo iterativo e incremental</w:t>
            </w:r>
            <w:r w:rsidR="004B2498">
              <w:rPr>
                <w:sz w:val="20"/>
                <w:szCs w:val="20"/>
              </w:rPr>
              <w:t>, en</w:t>
            </w:r>
            <w:r>
              <w:rPr>
                <w:sz w:val="20"/>
                <w:szCs w:val="20"/>
              </w:rPr>
              <w:t xml:space="preserve"> el que se realizará </w:t>
            </w:r>
            <w:r w:rsidR="00E27CA4">
              <w:rPr>
                <w:sz w:val="20"/>
                <w:szCs w:val="20"/>
              </w:rPr>
              <w:t>una validación constante con</w:t>
            </w:r>
            <w:r>
              <w:rPr>
                <w:sz w:val="20"/>
                <w:szCs w:val="20"/>
              </w:rPr>
              <w:t xml:space="preserve"> los requerimientos </w:t>
            </w:r>
            <w:r w:rsidR="00E27CA4">
              <w:rPr>
                <w:sz w:val="20"/>
                <w:szCs w:val="20"/>
              </w:rPr>
              <w:t>y obteniendo una retroalimentación del personal de</w:t>
            </w:r>
            <w:r w:rsidR="004B2498">
              <w:rPr>
                <w:sz w:val="20"/>
                <w:szCs w:val="20"/>
              </w:rPr>
              <w:t>l área de Personas y Cultura</w:t>
            </w:r>
            <w:r w:rsidR="00E27CA4">
              <w:rPr>
                <w:sz w:val="20"/>
                <w:szCs w:val="20"/>
              </w:rPr>
              <w:t>, respecto a los resultados obtenidos</w:t>
            </w:r>
            <w:r>
              <w:rPr>
                <w:sz w:val="20"/>
                <w:szCs w:val="20"/>
              </w:rPr>
              <w:t>. Por lo tanto</w:t>
            </w:r>
            <w:r w:rsidR="005D0895">
              <w:rPr>
                <w:sz w:val="20"/>
                <w:szCs w:val="20"/>
              </w:rPr>
              <w:t>, ten</w:t>
            </w:r>
            <w:r w:rsidR="00CA67A7">
              <w:rPr>
                <w:sz w:val="20"/>
                <w:szCs w:val="20"/>
              </w:rPr>
              <w:t>iendo en cuenta</w:t>
            </w:r>
            <w:r>
              <w:rPr>
                <w:sz w:val="20"/>
                <w:szCs w:val="20"/>
              </w:rPr>
              <w:t xml:space="preserve"> el nivel d</w:t>
            </w:r>
            <w:r w:rsidR="00CA67A7">
              <w:rPr>
                <w:sz w:val="20"/>
                <w:szCs w:val="20"/>
              </w:rPr>
              <w:t>e profundización con el que se efectuarán las tareas, la fase 2 tendrá una duración de un semestre con las siguientes actividades y entregables:</w:t>
            </w:r>
            <w:r w:rsidR="00223941">
              <w:rPr>
                <w:sz w:val="20"/>
                <w:szCs w:val="20"/>
              </w:rPr>
              <w:t xml:space="preserve"> </w:t>
            </w:r>
            <w:r w:rsidR="00223941" w:rsidRPr="38CA1D9A">
              <w:rPr>
                <w:sz w:val="20"/>
                <w:szCs w:val="20"/>
              </w:rPr>
              <w:t xml:space="preserve"> </w:t>
            </w:r>
          </w:p>
          <w:tbl>
            <w:tblPr>
              <w:tblStyle w:val="Tablaconcuadrcula"/>
              <w:tblW w:w="0" w:type="auto"/>
              <w:tblInd w:w="199" w:type="dxa"/>
              <w:tblLayout w:type="fixed"/>
              <w:tblLook w:val="04A0" w:firstRow="1" w:lastRow="0" w:firstColumn="1" w:lastColumn="0" w:noHBand="0" w:noVBand="1"/>
            </w:tblPr>
            <w:tblGrid>
              <w:gridCol w:w="3638"/>
              <w:gridCol w:w="3591"/>
            </w:tblGrid>
            <w:tr w:rsidR="00D53260" w:rsidRPr="00D53260" w14:paraId="11CF316A" w14:textId="77777777" w:rsidTr="00CA11D7">
              <w:trPr>
                <w:trHeight w:val="314"/>
              </w:trPr>
              <w:tc>
                <w:tcPr>
                  <w:tcW w:w="3638" w:type="dxa"/>
                </w:tcPr>
                <w:p w14:paraId="4AF2CA13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591" w:type="dxa"/>
                </w:tcPr>
                <w:p w14:paraId="5F3F132B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D53260" w:rsidRPr="00D53260" w14:paraId="7FBB0510" w14:textId="77777777" w:rsidTr="005E1AB1">
              <w:trPr>
                <w:trHeight w:val="314"/>
              </w:trPr>
              <w:tc>
                <w:tcPr>
                  <w:tcW w:w="3638" w:type="dxa"/>
                </w:tcPr>
                <w:p w14:paraId="54A76C59" w14:textId="22B8D878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1. </w:t>
                  </w:r>
                  <w:r w:rsidR="005E1AB1" w:rsidRPr="007C0398">
                    <w:rPr>
                      <w:sz w:val="20"/>
                      <w:szCs w:val="20"/>
                    </w:rPr>
                    <w:t>Diseñ</w:t>
                  </w:r>
                  <w:r w:rsidR="00CA67A7" w:rsidRPr="007C0398">
                    <w:rPr>
                      <w:sz w:val="20"/>
                      <w:szCs w:val="20"/>
                    </w:rPr>
                    <w:t>o de arquitectura.</w:t>
                  </w:r>
                </w:p>
              </w:tc>
              <w:tc>
                <w:tcPr>
                  <w:tcW w:w="3591" w:type="dxa"/>
                  <w:vAlign w:val="center"/>
                </w:tcPr>
                <w:p w14:paraId="35F47F0E" w14:textId="451450A8" w:rsidR="005E1AB1" w:rsidRPr="00D53260" w:rsidRDefault="005E1AB1" w:rsidP="00A01CB5">
                  <w:pPr>
                    <w:spacing w:after="0" w:line="240" w:lineRule="auto"/>
                    <w:ind w:left="-43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CA67A7" w:rsidRPr="00D53260">
                    <w:rPr>
                      <w:sz w:val="20"/>
                      <w:szCs w:val="20"/>
                    </w:rPr>
                    <w:t xml:space="preserve">A. </w:t>
                  </w:r>
                  <w:r w:rsidR="004C5BD3" w:rsidRPr="009B5824">
                    <w:rPr>
                      <w:sz w:val="20"/>
                    </w:rPr>
                    <w:t xml:space="preserve">Documento </w:t>
                  </w:r>
                  <w:r w:rsidR="004C5BD3">
                    <w:rPr>
                      <w:sz w:val="20"/>
                    </w:rPr>
                    <w:t>con la descripción de la arquitectura</w:t>
                  </w:r>
                  <w:r w:rsidR="004C5BD3" w:rsidRPr="009B5824">
                    <w:rPr>
                      <w:sz w:val="20"/>
                    </w:rPr>
                    <w:t xml:space="preserve"> </w:t>
                  </w:r>
                  <w:r w:rsidR="004C5BD3">
                    <w:rPr>
                      <w:sz w:val="20"/>
                    </w:rPr>
                    <w:t xml:space="preserve"> del sistema de apoyo para el </w:t>
                  </w:r>
                  <w:r w:rsidR="004C5BD3" w:rsidRPr="004C5BD3">
                    <w:rPr>
                      <w:sz w:val="20"/>
                    </w:rPr>
                    <w:t>monitoreo y evaluación de factores de riesgo psicosocial ocupacional</w:t>
                  </w:r>
                </w:p>
              </w:tc>
            </w:tr>
            <w:tr w:rsidR="00D53260" w:rsidRPr="00D53260" w14:paraId="4B2C642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772ACFAA" w14:textId="285543D8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2. </w:t>
                  </w:r>
                  <w:r w:rsidR="005E1AB1" w:rsidRPr="007C0398">
                    <w:rPr>
                      <w:sz w:val="20"/>
                      <w:szCs w:val="20"/>
                    </w:rPr>
                    <w:t>Diseño detallado de agentes e  interacciones.</w:t>
                  </w:r>
                </w:p>
              </w:tc>
              <w:tc>
                <w:tcPr>
                  <w:tcW w:w="3591" w:type="dxa"/>
                </w:tcPr>
                <w:p w14:paraId="406DB102" w14:textId="1ACA5B3D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B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Pr="00D53260">
                    <w:rPr>
                      <w:sz w:val="20"/>
                      <w:szCs w:val="20"/>
                    </w:rPr>
                    <w:t>Documento del diseño detallado del sistema multi-agente.</w:t>
                  </w:r>
                </w:p>
              </w:tc>
            </w:tr>
            <w:tr w:rsidR="00D53260" w:rsidRPr="00D53260" w14:paraId="6D6F3BA9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10A2DFE" w14:textId="6A187D8C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3. </w:t>
                  </w:r>
                  <w:r w:rsidR="00606B9B" w:rsidRPr="007C0398">
                    <w:rPr>
                      <w:sz w:val="20"/>
                      <w:szCs w:val="20"/>
                    </w:rPr>
                    <w:t>Definición de escenarios para conformar la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bases de entrenamiento, validación y prueba.</w:t>
                  </w:r>
                </w:p>
              </w:tc>
              <w:tc>
                <w:tcPr>
                  <w:tcW w:w="3591" w:type="dxa"/>
                </w:tcPr>
                <w:p w14:paraId="7E93213E" w14:textId="6EA67161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C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="00606B9B" w:rsidRPr="00D53260">
                    <w:rPr>
                      <w:sz w:val="20"/>
                      <w:szCs w:val="20"/>
                    </w:rPr>
                    <w:t>Documento de descripción de escenarios para el levantamiento de bases de datos de imágenes.</w:t>
                  </w:r>
                </w:p>
              </w:tc>
            </w:tr>
            <w:tr w:rsidR="00D53260" w:rsidRPr="00D53260" w14:paraId="3AA31E0E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1DDA08B" w14:textId="48955A05" w:rsidR="00CA67A7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4. </w:t>
                  </w:r>
                  <w:r w:rsidR="005339DE" w:rsidRPr="007C0398">
                    <w:rPr>
                      <w:sz w:val="20"/>
                      <w:szCs w:val="20"/>
                    </w:rPr>
                    <w:t>Captura de imágenes de video con dramatización de escenarios para la conformación de modelos.</w:t>
                  </w:r>
                </w:p>
              </w:tc>
              <w:tc>
                <w:tcPr>
                  <w:tcW w:w="3591" w:type="dxa"/>
                </w:tcPr>
                <w:p w14:paraId="3E64C33F" w14:textId="104213BC" w:rsidR="00CA67A7" w:rsidRPr="00D53260" w:rsidRDefault="005339D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D</w:t>
                  </w:r>
                  <w:r w:rsidR="002B1B3B" w:rsidRPr="00D53260">
                    <w:rPr>
                      <w:sz w:val="20"/>
                      <w:szCs w:val="20"/>
                    </w:rPr>
                    <w:t>.</w:t>
                  </w:r>
                  <w:r w:rsidRPr="00D53260">
                    <w:rPr>
                      <w:sz w:val="20"/>
                      <w:szCs w:val="20"/>
                    </w:rPr>
                    <w:t xml:space="preserve"> Copia de  base de datos para el diseño y validación de modelos de reconocimiento</w:t>
                  </w:r>
                </w:p>
              </w:tc>
            </w:tr>
            <w:tr w:rsidR="00D53260" w:rsidRPr="00D53260" w14:paraId="3FB7E88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D6526CA" w14:textId="24AB5CD1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5. </w:t>
                  </w:r>
                  <w:r w:rsidR="00C42D40" w:rsidRPr="007C0398">
                    <w:rPr>
                      <w:sz w:val="20"/>
                      <w:szCs w:val="20"/>
                    </w:rPr>
                    <w:t>Entendimiento de datos</w:t>
                  </w:r>
                </w:p>
              </w:tc>
              <w:tc>
                <w:tcPr>
                  <w:tcW w:w="3591" w:type="dxa"/>
                </w:tcPr>
                <w:p w14:paraId="0C8E073A" w14:textId="1EF1AE03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E. Documento con el desarrollo de entendimiento de los datos.</w:t>
                  </w:r>
                </w:p>
              </w:tc>
            </w:tr>
            <w:tr w:rsidR="00D53260" w:rsidRPr="00D53260" w14:paraId="1248D647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D5F6BB1" w14:textId="5D148016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6. </w:t>
                  </w:r>
                  <w:r w:rsidR="00C42D40" w:rsidRPr="007C0398">
                    <w:rPr>
                      <w:sz w:val="20"/>
                      <w:szCs w:val="20"/>
                    </w:rPr>
                    <w:t>Limpieza y preparación de los datos</w:t>
                  </w:r>
                </w:p>
              </w:tc>
              <w:tc>
                <w:tcPr>
                  <w:tcW w:w="3591" w:type="dxa"/>
                </w:tcPr>
                <w:p w14:paraId="20B31C13" w14:textId="4F6A1598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F. Documento con la descripción del proceso de limpieza y preparación de los datos.</w:t>
                  </w:r>
                </w:p>
              </w:tc>
            </w:tr>
            <w:tr w:rsidR="00D53260" w:rsidRPr="00D53260" w14:paraId="4ADC7B56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21016CF1" w14:textId="34CFCB59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7. 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Caracterización </w:t>
                  </w:r>
                  <w:r w:rsidR="002B1B3B" w:rsidRPr="007C0398">
                    <w:rPr>
                      <w:sz w:val="20"/>
                      <w:szCs w:val="20"/>
                    </w:rPr>
                    <w:t>de modelos,</w:t>
                  </w:r>
                  <w:r w:rsidR="00C42D40" w:rsidRPr="007C0398">
                    <w:rPr>
                      <w:sz w:val="20"/>
                      <w:szCs w:val="20"/>
                    </w:rPr>
                    <w:t xml:space="preserve"> definición</w:t>
                  </w:r>
                  <w:r w:rsidR="002B1B3B" w:rsidRPr="007C0398">
                    <w:rPr>
                      <w:sz w:val="20"/>
                      <w:szCs w:val="20"/>
                    </w:rPr>
                    <w:t xml:space="preserve"> y evaluación</w:t>
                  </w:r>
                </w:p>
              </w:tc>
              <w:tc>
                <w:tcPr>
                  <w:tcW w:w="3591" w:type="dxa"/>
                  <w:vMerge w:val="restart"/>
                </w:tcPr>
                <w:p w14:paraId="4EBD2FB8" w14:textId="71905B2C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DA3ECE" w:rsidRPr="00D53260">
                    <w:rPr>
                      <w:sz w:val="20"/>
                      <w:szCs w:val="20"/>
                    </w:rPr>
                    <w:t>G</w:t>
                  </w:r>
                  <w:r w:rsidR="002B1B3B" w:rsidRPr="00D53260">
                    <w:rPr>
                      <w:sz w:val="20"/>
                      <w:szCs w:val="20"/>
                    </w:rPr>
                    <w:t xml:space="preserve">. </w:t>
                  </w:r>
                  <w:r w:rsidRPr="00D53260">
                    <w:rPr>
                      <w:sz w:val="20"/>
                      <w:szCs w:val="20"/>
                    </w:rPr>
                    <w:t xml:space="preserve">Documento de caracterización del modelo de reconocimiento </w:t>
                  </w:r>
                  <w:r w:rsidR="008270F9" w:rsidRPr="00D53260">
                    <w:rPr>
                      <w:sz w:val="20"/>
                      <w:szCs w:val="20"/>
                    </w:rPr>
                    <w:t>de personas, estados de ánimo y pre-diagnóstico</w:t>
                  </w:r>
                  <w:r w:rsidR="00DA3ECE" w:rsidRPr="00D53260">
                    <w:rPr>
                      <w:sz w:val="20"/>
                      <w:szCs w:val="20"/>
                    </w:rPr>
                    <w:t xml:space="preserve"> de trastornos psicológicos</w:t>
                  </w:r>
                  <w:r w:rsidR="008270F9" w:rsidRPr="00D53260">
                    <w:rPr>
                      <w:sz w:val="20"/>
                      <w:szCs w:val="20"/>
                    </w:rPr>
                    <w:t xml:space="preserve"> y</w:t>
                  </w:r>
                  <w:r w:rsidRPr="00D53260">
                    <w:rPr>
                      <w:sz w:val="20"/>
                      <w:szCs w:val="20"/>
                    </w:rPr>
                    <w:t xml:space="preserve"> los mecanismos de inteligencia artificial para clasificación a partir de imágenes de video.</w:t>
                  </w:r>
                </w:p>
              </w:tc>
            </w:tr>
            <w:tr w:rsidR="00D53260" w:rsidRPr="00D53260" w14:paraId="5209CDC2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4B99A051" w14:textId="3587C650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8. </w:t>
                  </w:r>
                  <w:r w:rsidR="00C42D40" w:rsidRPr="007C0398">
                    <w:rPr>
                      <w:sz w:val="20"/>
                      <w:szCs w:val="20"/>
                    </w:rPr>
                    <w:t>Definición de modelo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mecanismos de inteligencia artificial para </w:t>
                  </w:r>
                  <w:r w:rsidR="00C42D40" w:rsidRPr="007C0398">
                    <w:rPr>
                      <w:sz w:val="20"/>
                      <w:szCs w:val="20"/>
                    </w:rPr>
                    <w:t>la inferencia de estados de ánimo, trastornos psicológicos</w:t>
                  </w:r>
                </w:p>
              </w:tc>
              <w:tc>
                <w:tcPr>
                  <w:tcW w:w="3591" w:type="dxa"/>
                  <w:vMerge/>
                </w:tcPr>
                <w:p w14:paraId="5FA82E6C" w14:textId="10F27B72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</w:p>
              </w:tc>
            </w:tr>
            <w:tr w:rsidR="00D53260" w:rsidRPr="00D53260" w14:paraId="3585238C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6180BAF5" w14:textId="50144AD6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9. </w:t>
                  </w:r>
                  <w:r w:rsidR="00DA3ECE" w:rsidRPr="007C0398">
                    <w:rPr>
                      <w:sz w:val="20"/>
                      <w:szCs w:val="20"/>
                    </w:rPr>
                    <w:t>Evaluación y prueba de modelos</w:t>
                  </w:r>
                </w:p>
              </w:tc>
              <w:tc>
                <w:tcPr>
                  <w:tcW w:w="3591" w:type="dxa"/>
                </w:tcPr>
                <w:p w14:paraId="229126AB" w14:textId="68678318" w:rsidR="005E1AB1" w:rsidRPr="00D53260" w:rsidRDefault="00DA3EC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H</w:t>
                  </w:r>
                  <w:r w:rsidR="00D9780D">
                    <w:rPr>
                      <w:sz w:val="20"/>
                      <w:szCs w:val="20"/>
                    </w:rPr>
                    <w:t>.</w:t>
                  </w:r>
                  <w:r w:rsidR="005E1AB1" w:rsidRPr="00D53260">
                    <w:rPr>
                      <w:sz w:val="20"/>
                      <w:szCs w:val="20"/>
                    </w:rPr>
                    <w:t xml:space="preserve"> Documento </w:t>
                  </w:r>
                  <w:r w:rsidRPr="00D53260">
                    <w:rPr>
                      <w:sz w:val="20"/>
                      <w:szCs w:val="20"/>
                    </w:rPr>
                    <w:t>con los resultados de precisión y estructura de los modelos con mejores resultados</w:t>
                  </w:r>
                  <w:r w:rsidR="00606B9B" w:rsidRPr="00D53260">
                    <w:rPr>
                      <w:sz w:val="20"/>
                      <w:szCs w:val="20"/>
                    </w:rPr>
                    <w:t>.</w:t>
                  </w:r>
                </w:p>
              </w:tc>
            </w:tr>
          </w:tbl>
          <w:p w14:paraId="1785065C" w14:textId="66FF23D3" w:rsidR="00E27CA4" w:rsidRPr="00E27CA4" w:rsidRDefault="00E27CA4" w:rsidP="00E27CA4">
            <w:pPr>
              <w:spacing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25E2F7C2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5ED7AF5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292B2AB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0DCFD4C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8EE28C6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B88AF09" w14:textId="688F250F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3</w:t>
            </w:r>
          </w:p>
          <w:p w14:paraId="15AFB5A1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0D78E4C" w14:textId="1FA2AFD3" w:rsidR="00F16927" w:rsidRDefault="003B4946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VALUACIÓN DEL SISTEMA</w:t>
            </w:r>
          </w:p>
        </w:tc>
        <w:tc>
          <w:tcPr>
            <w:tcW w:w="7796" w:type="dxa"/>
          </w:tcPr>
          <w:p w14:paraId="055AB809" w14:textId="01C6F0EA" w:rsidR="00ED0A89" w:rsidRDefault="00ED0A89" w:rsidP="38CA1D9A">
            <w:pPr>
              <w:jc w:val="both"/>
              <w:rPr>
                <w:sz w:val="20"/>
                <w:szCs w:val="20"/>
              </w:rPr>
            </w:pPr>
            <w:r w:rsidRPr="00ED0A89">
              <w:rPr>
                <w:sz w:val="20"/>
                <w:szCs w:val="20"/>
              </w:rPr>
              <w:t>Una vez definido el documento de diseño</w:t>
            </w:r>
            <w:r>
              <w:rPr>
                <w:sz w:val="20"/>
                <w:szCs w:val="20"/>
              </w:rPr>
              <w:t xml:space="preserve"> de arquitectura, sistema multi-agente y mecanismos de inteligencia artificial</w:t>
            </w:r>
            <w:r w:rsidRPr="00ED0A89">
              <w:rPr>
                <w:sz w:val="20"/>
                <w:szCs w:val="20"/>
              </w:rPr>
              <w:t>,</w:t>
            </w:r>
            <w:r w:rsidR="00AE2C81">
              <w:rPr>
                <w:sz w:val="20"/>
                <w:szCs w:val="20"/>
              </w:rPr>
              <w:t xml:space="preserve"> se desarrollará la fase 3 y que estará compuesta de dos partes. En la primera parte,</w:t>
            </w:r>
            <w:r w:rsidRPr="00ED0A89">
              <w:rPr>
                <w:sz w:val="20"/>
                <w:szCs w:val="20"/>
              </w:rPr>
              <w:t xml:space="preserve"> se ejecuta</w:t>
            </w:r>
            <w:r w:rsidR="00AE2C81">
              <w:rPr>
                <w:sz w:val="20"/>
                <w:szCs w:val="20"/>
              </w:rPr>
              <w:t>rá</w:t>
            </w:r>
            <w:r w:rsidRPr="00ED0A89">
              <w:rPr>
                <w:sz w:val="20"/>
                <w:szCs w:val="20"/>
              </w:rPr>
              <w:t xml:space="preserve"> el proceso de implementación de la solución. </w:t>
            </w:r>
            <w:r>
              <w:rPr>
                <w:sz w:val="20"/>
                <w:szCs w:val="20"/>
              </w:rPr>
              <w:t>El desarrollo se llevará a cabo</w:t>
            </w:r>
            <w:r w:rsidR="004B2498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tomando como referencia la metodología ágil SCRUM</w:t>
            </w:r>
            <w:r w:rsidR="00C758BA">
              <w:rPr>
                <w:sz w:val="20"/>
                <w:szCs w:val="20"/>
              </w:rPr>
              <w:t xml:space="preserve"> </w:t>
            </w:r>
            <w:r w:rsidR="00C758BA">
              <w:rPr>
                <w:sz w:val="20"/>
                <w:szCs w:val="20"/>
              </w:rPr>
              <w:fldChar w:fldCharType="begin"/>
            </w:r>
            <w:r w:rsidR="00C758BA">
              <w:rPr>
                <w:sz w:val="20"/>
                <w:szCs w:val="20"/>
              </w:rPr>
              <w:instrText>ADDIN RW.CITE{{doc:5cc082dfe4b048ed528d9527 [NoInformation] 2012}}</w:instrText>
            </w:r>
            <w:r w:rsidR="00C758BA">
              <w:rPr>
                <w:sz w:val="20"/>
                <w:szCs w:val="20"/>
              </w:rPr>
              <w:fldChar w:fldCharType="separate"/>
            </w:r>
            <w:r w:rsidR="00A01CB5" w:rsidRPr="00A01CB5">
              <w:rPr>
                <w:rFonts w:ascii="Calibri" w:hAnsi="Calibri"/>
                <w:bCs/>
                <w:sz w:val="20"/>
                <w:szCs w:val="20"/>
                <w:lang w:val="es-ES"/>
              </w:rPr>
              <w:t>[47]</w:t>
            </w:r>
            <w:r w:rsidR="00C758BA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, definiendo un back-log con las características o historias y evaluando la cantidad de puntos para cada </w:t>
            </w:r>
            <w:r w:rsidR="005D0895">
              <w:rPr>
                <w:sz w:val="20"/>
                <w:szCs w:val="20"/>
              </w:rPr>
              <w:t>actividad</w:t>
            </w:r>
            <w:r>
              <w:rPr>
                <w:sz w:val="20"/>
                <w:szCs w:val="20"/>
              </w:rPr>
              <w:t>. Post</w:t>
            </w:r>
            <w:r w:rsidR="00B257A6">
              <w:rPr>
                <w:sz w:val="20"/>
                <w:szCs w:val="20"/>
              </w:rPr>
              <w:t xml:space="preserve">eriormente, se conformarán los </w:t>
            </w:r>
            <w:proofErr w:type="spellStart"/>
            <w:r w:rsidR="00B257A6">
              <w:rPr>
                <w:sz w:val="20"/>
                <w:szCs w:val="20"/>
              </w:rPr>
              <w:t>s</w:t>
            </w:r>
            <w:r>
              <w:rPr>
                <w:sz w:val="20"/>
                <w:szCs w:val="20"/>
              </w:rPr>
              <w:t>prints</w:t>
            </w:r>
            <w:proofErr w:type="spellEnd"/>
            <w:r w:rsidR="00D111FF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</w:t>
            </w:r>
            <w:r w:rsidR="00D111FF">
              <w:rPr>
                <w:sz w:val="20"/>
                <w:szCs w:val="20"/>
              </w:rPr>
              <w:t>con el conjunto de historias correspondientes para la fase del proyecto. Dentro del conjunto de épicas del desarrollo se contemplará la elaboración del protocolo experimental, el lev</w:t>
            </w:r>
            <w:r w:rsidR="005D0895">
              <w:rPr>
                <w:sz w:val="20"/>
                <w:szCs w:val="20"/>
              </w:rPr>
              <w:t>antamiento de imágenes de video y</w:t>
            </w:r>
            <w:r w:rsidR="00D111FF">
              <w:rPr>
                <w:sz w:val="20"/>
                <w:szCs w:val="20"/>
              </w:rPr>
              <w:t xml:space="preserve"> el desarrollo del prototipo funciona</w:t>
            </w:r>
            <w:r w:rsidR="005D0895">
              <w:rPr>
                <w:sz w:val="20"/>
                <w:szCs w:val="20"/>
              </w:rPr>
              <w:t xml:space="preserve">l </w:t>
            </w:r>
          </w:p>
          <w:p w14:paraId="5D236CB9" w14:textId="763230B7" w:rsidR="00A01CB5" w:rsidRDefault="00A01CB5" w:rsidP="00A01CB5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entro de la segunda parte, </w:t>
            </w:r>
            <w:r w:rsidRPr="38CA1D9A">
              <w:rPr>
                <w:sz w:val="20"/>
                <w:szCs w:val="20"/>
              </w:rPr>
              <w:t xml:space="preserve">se evaluará la capacidad de clasificación del sistema a partir de su porcentaje de precisión y tiempos de respuesta en cada uno de los siguientes aspectos: detección de personas, detección de </w:t>
            </w:r>
            <w:r>
              <w:rPr>
                <w:sz w:val="20"/>
                <w:szCs w:val="20"/>
              </w:rPr>
              <w:t>comportamiento</w:t>
            </w:r>
            <w:r w:rsidRPr="38CA1D9A">
              <w:rPr>
                <w:sz w:val="20"/>
                <w:szCs w:val="20"/>
              </w:rPr>
              <w:t xml:space="preserve"> y clasificación de </w:t>
            </w:r>
            <w:r>
              <w:rPr>
                <w:sz w:val="20"/>
                <w:szCs w:val="20"/>
              </w:rPr>
              <w:t>estados de ánimo y pre diagnóstico de trastornos psicológicos</w:t>
            </w:r>
            <w:r w:rsidRPr="38CA1D9A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 xml:space="preserve"> Por su parte, la utilidad del sistema será evaluada basándose factor de utilidad percibida del modelo de aceptación de tecnología TAM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>ADDIN RW.CITE{{doc:5ce76180e4b0b118e97cdde5 Venkatesh,Viswanath 2008}}</w:instrText>
            </w:r>
            <w:r>
              <w:rPr>
                <w:sz w:val="20"/>
                <w:szCs w:val="20"/>
              </w:rPr>
              <w:fldChar w:fldCharType="separate"/>
            </w:r>
            <w:r w:rsidRPr="00A01CB5">
              <w:rPr>
                <w:rFonts w:ascii="Calibri" w:hAnsi="Calibri"/>
                <w:bCs/>
                <w:sz w:val="20"/>
                <w:szCs w:val="20"/>
                <w:lang w:val="es-ES"/>
              </w:rPr>
              <w:t>[48]</w:t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, durante la realización de trabajo de campo para la identificación y evaluación de consecuencias o daños de origen psicosocial. Se generará un cuestionario para efectuar la </w:t>
            </w:r>
            <w:r>
              <w:rPr>
                <w:sz w:val="20"/>
                <w:szCs w:val="20"/>
              </w:rPr>
              <w:lastRenderedPageBreak/>
              <w:t>evaluación y se solicitará al personal de personas y Cultura que estime la calificación del sistema, de acuerdo con la cantidad de aciertos que el sistema tuvo en la identificación de comportamientos, estados de ánimo y pre diagnóstico de trastornos psicológicos. Adicionalmente, darán un punto de vista cualitativo del nivel de impacto que podría tener a futuro.</w:t>
            </w:r>
          </w:p>
          <w:p w14:paraId="6264DDE6" w14:textId="7A356128" w:rsidR="00E3191B" w:rsidRDefault="00E3191B" w:rsidP="38CA1D9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a la selección de personas que serán monitoreadas de manera simulada (capturas de video con actuación de escenarios</w:t>
            </w:r>
            <w:r w:rsidR="00863739">
              <w:rPr>
                <w:sz w:val="20"/>
                <w:szCs w:val="20"/>
              </w:rPr>
              <w:t xml:space="preserve"> y definidas en el protocolo experimental</w:t>
            </w:r>
            <w:r>
              <w:rPr>
                <w:sz w:val="20"/>
                <w:szCs w:val="20"/>
              </w:rPr>
              <w:t xml:space="preserve">) y no simulada (capturas de video sin actuación), se redactará un documento de autorización de tratamiento de datos, siguiendo las </w:t>
            </w:r>
            <w:r w:rsidRPr="00007E42">
              <w:rPr>
                <w:sz w:val="20"/>
                <w:szCs w:val="20"/>
              </w:rPr>
              <w:t>disposiciones generales</w:t>
            </w:r>
            <w:r>
              <w:rPr>
                <w:sz w:val="20"/>
                <w:szCs w:val="20"/>
              </w:rPr>
              <w:t xml:space="preserve"> de la ley 1581 de protección de datos personales, en el que especificará de manera explícita la forma de captura y tratamiento de los datos obtenidos a través de las imágenes de video. Las personas que estén de acuerdo en participar del proyecto, se les informará y firmarán una copia de dicho documento en que autorizan el tratamiento de sus datos para fines académicos.</w:t>
            </w:r>
            <w:r w:rsidR="002C4ACE">
              <w:rPr>
                <w:sz w:val="20"/>
                <w:szCs w:val="20"/>
              </w:rPr>
              <w:t xml:space="preserve"> Las personas que no estén de acuerdo y no otorguen la autorización, serán excluidas de los experimentos y sus datos no serán tratados.</w:t>
            </w:r>
          </w:p>
          <w:p w14:paraId="4E65C11C" w14:textId="2CBCCF16" w:rsidR="0081214E" w:rsidRDefault="00A6197B" w:rsidP="38CA1D9A">
            <w:pPr>
              <w:jc w:val="both"/>
              <w:rPr>
                <w:sz w:val="20"/>
                <w:szCs w:val="20"/>
              </w:rPr>
            </w:pPr>
            <w:r w:rsidRPr="002A658E">
              <w:rPr>
                <w:sz w:val="20"/>
                <w:szCs w:val="20"/>
              </w:rPr>
              <w:t>La implementación parcial</w:t>
            </w:r>
            <w:r w:rsidR="002C4ACE">
              <w:rPr>
                <w:sz w:val="20"/>
                <w:szCs w:val="20"/>
              </w:rPr>
              <w:t>,</w:t>
            </w:r>
            <w:r w:rsidRPr="002A658E">
              <w:rPr>
                <w:sz w:val="20"/>
                <w:szCs w:val="20"/>
              </w:rPr>
              <w:t xml:space="preserve"> involucra la intervención del sistema centralizado de recepción de imágenes capturadas por </w:t>
            </w:r>
            <w:r w:rsidR="007A5BDB">
              <w:rPr>
                <w:sz w:val="20"/>
                <w:szCs w:val="20"/>
              </w:rPr>
              <w:t>las cámaras de video así como lo</w:t>
            </w:r>
            <w:r w:rsidRPr="002A658E">
              <w:rPr>
                <w:sz w:val="20"/>
                <w:szCs w:val="20"/>
              </w:rPr>
              <w:t>s dispositivos de almacenamiento</w:t>
            </w:r>
            <w:r w:rsidR="002C4ACE">
              <w:rPr>
                <w:sz w:val="20"/>
                <w:szCs w:val="20"/>
              </w:rPr>
              <w:t xml:space="preserve"> (para el caso</w:t>
            </w:r>
            <w:r w:rsidR="007A5BDB">
              <w:rPr>
                <w:sz w:val="20"/>
                <w:szCs w:val="20"/>
              </w:rPr>
              <w:t xml:space="preserve"> de las cámaras de vigilancia</w:t>
            </w:r>
            <w:r w:rsidR="002C4ACE">
              <w:rPr>
                <w:sz w:val="20"/>
                <w:szCs w:val="20"/>
              </w:rPr>
              <w:t>)</w:t>
            </w:r>
            <w:r w:rsidRPr="002A658E">
              <w:rPr>
                <w:sz w:val="20"/>
                <w:szCs w:val="20"/>
              </w:rPr>
              <w:t xml:space="preserve">. </w:t>
            </w:r>
            <w:r w:rsidR="007A5BDB">
              <w:rPr>
                <w:sz w:val="20"/>
                <w:szCs w:val="20"/>
              </w:rPr>
              <w:t xml:space="preserve">Adicionalmente se </w:t>
            </w:r>
            <w:r w:rsidR="007A5BDB" w:rsidRPr="002A658E">
              <w:rPr>
                <w:sz w:val="20"/>
                <w:szCs w:val="20"/>
              </w:rPr>
              <w:t>determinará la for</w:t>
            </w:r>
            <w:r w:rsidR="007A5BDB">
              <w:rPr>
                <w:sz w:val="20"/>
                <w:szCs w:val="20"/>
              </w:rPr>
              <w:t>ma en que las cámaras están con</w:t>
            </w:r>
            <w:r w:rsidR="007A5BDB" w:rsidRPr="002A658E">
              <w:rPr>
                <w:sz w:val="20"/>
                <w:szCs w:val="20"/>
              </w:rPr>
              <w:t>ectadas</w:t>
            </w:r>
            <w:r w:rsidR="00C90D34">
              <w:rPr>
                <w:sz w:val="20"/>
                <w:szCs w:val="20"/>
              </w:rPr>
              <w:t>, el formato y la calidad de</w:t>
            </w:r>
            <w:r w:rsidR="007A5BDB" w:rsidRPr="002A658E">
              <w:rPr>
                <w:sz w:val="20"/>
                <w:szCs w:val="20"/>
              </w:rPr>
              <w:t xml:space="preserve"> los videos</w:t>
            </w:r>
            <w:r w:rsidR="00C90D34">
              <w:rPr>
                <w:sz w:val="20"/>
                <w:szCs w:val="20"/>
              </w:rPr>
              <w:t>. Se realizará</w:t>
            </w:r>
            <w:r w:rsidR="007A5BDB">
              <w:rPr>
                <w:sz w:val="20"/>
                <w:szCs w:val="20"/>
              </w:rPr>
              <w:t xml:space="preserve">n dos sesiones de toma: la primera con aspectos controlados en los que </w:t>
            </w:r>
            <w:r w:rsidR="00C90D34">
              <w:rPr>
                <w:sz w:val="20"/>
                <w:szCs w:val="20"/>
              </w:rPr>
              <w:t>captura</w:t>
            </w:r>
            <w:r w:rsidR="007A5BDB">
              <w:rPr>
                <w:sz w:val="20"/>
                <w:szCs w:val="20"/>
              </w:rPr>
              <w:t xml:space="preserve"> varios entornos con la presencia de una o varias</w:t>
            </w:r>
            <w:r w:rsidRPr="002A658E">
              <w:rPr>
                <w:sz w:val="20"/>
                <w:szCs w:val="20"/>
              </w:rPr>
              <w:t xml:space="preserve"> </w:t>
            </w:r>
            <w:r w:rsidR="007A5BDB">
              <w:rPr>
                <w:sz w:val="20"/>
                <w:szCs w:val="20"/>
              </w:rPr>
              <w:t>personas</w:t>
            </w:r>
            <w:r w:rsidR="000C1F74">
              <w:rPr>
                <w:sz w:val="20"/>
                <w:szCs w:val="20"/>
              </w:rPr>
              <w:t xml:space="preserve"> reconocidas previamente por el sistema</w:t>
            </w:r>
            <w:r w:rsidR="007A5BDB">
              <w:rPr>
                <w:sz w:val="20"/>
                <w:szCs w:val="20"/>
              </w:rPr>
              <w:t>.</w:t>
            </w:r>
            <w:r w:rsidR="000C1F74">
              <w:rPr>
                <w:sz w:val="20"/>
                <w:szCs w:val="20"/>
              </w:rPr>
              <w:t xml:space="preserve"> En la segunda sesión, se realizará el ejercicio en un escenario libre, en el que intervendrán nuevas personas, en diferentes entornos. Este ejercicio tendrá como</w:t>
            </w:r>
            <w:r w:rsidR="007A5BDB">
              <w:rPr>
                <w:sz w:val="20"/>
                <w:szCs w:val="20"/>
              </w:rPr>
              <w:t xml:space="preserve"> </w:t>
            </w:r>
            <w:r w:rsidR="000C1F74">
              <w:rPr>
                <w:sz w:val="20"/>
                <w:szCs w:val="20"/>
              </w:rPr>
              <w:t xml:space="preserve">fin, </w:t>
            </w:r>
            <w:r w:rsidR="007A5BDB">
              <w:rPr>
                <w:sz w:val="20"/>
                <w:szCs w:val="20"/>
              </w:rPr>
              <w:t>determinar el comportamiento del siste</w:t>
            </w:r>
            <w:r w:rsidR="000C1F74">
              <w:rPr>
                <w:sz w:val="20"/>
                <w:szCs w:val="20"/>
              </w:rPr>
              <w:t xml:space="preserve">ma y </w:t>
            </w:r>
            <w:r w:rsidR="002A658E">
              <w:rPr>
                <w:sz w:val="20"/>
                <w:szCs w:val="20"/>
              </w:rPr>
              <w:t>determinar las limitaciones.</w:t>
            </w:r>
            <w:r w:rsidR="005D0895">
              <w:rPr>
                <w:sz w:val="20"/>
                <w:szCs w:val="20"/>
              </w:rPr>
              <w:t xml:space="preserve"> E</w:t>
            </w:r>
            <w:r w:rsidR="000C1F74">
              <w:rPr>
                <w:sz w:val="20"/>
                <w:szCs w:val="20"/>
              </w:rPr>
              <w:t>l proceso de captura de ambas sesiones</w:t>
            </w:r>
            <w:r w:rsidR="002C4ACE">
              <w:rPr>
                <w:sz w:val="20"/>
                <w:szCs w:val="20"/>
              </w:rPr>
              <w:t>,</w:t>
            </w:r>
            <w:r w:rsidR="005D0895">
              <w:rPr>
                <w:sz w:val="20"/>
                <w:szCs w:val="20"/>
              </w:rPr>
              <w:t xml:space="preserve"> tendrá una duración de 1 mes</w:t>
            </w:r>
            <w:r w:rsidR="000C1F74">
              <w:rPr>
                <w:sz w:val="20"/>
                <w:szCs w:val="20"/>
              </w:rPr>
              <w:t xml:space="preserve"> y se contará con la compañía del personal</w:t>
            </w:r>
            <w:r w:rsidR="00C90D34">
              <w:rPr>
                <w:sz w:val="20"/>
                <w:szCs w:val="20"/>
              </w:rPr>
              <w:t xml:space="preserve"> del área de Personas y Cultura,</w:t>
            </w:r>
            <w:r w:rsidR="000C1F74">
              <w:rPr>
                <w:sz w:val="20"/>
                <w:szCs w:val="20"/>
              </w:rPr>
              <w:t xml:space="preserve"> para la evaluación de utilidad</w:t>
            </w:r>
            <w:r w:rsidR="005D0895">
              <w:rPr>
                <w:sz w:val="20"/>
                <w:szCs w:val="20"/>
              </w:rPr>
              <w:t xml:space="preserve">. </w:t>
            </w:r>
            <w:r w:rsidR="0081214E">
              <w:rPr>
                <w:sz w:val="20"/>
                <w:szCs w:val="20"/>
              </w:rPr>
              <w:t>Finalmen</w:t>
            </w:r>
            <w:r w:rsidR="005D0895">
              <w:rPr>
                <w:sz w:val="20"/>
                <w:szCs w:val="20"/>
              </w:rPr>
              <w:t xml:space="preserve">te, la arquitectura y los resultados del proyecto, </w:t>
            </w:r>
            <w:r w:rsidR="0081214E">
              <w:rPr>
                <w:sz w:val="20"/>
                <w:szCs w:val="20"/>
              </w:rPr>
              <w:t>se plasmará</w:t>
            </w:r>
            <w:r w:rsidR="005D0895">
              <w:rPr>
                <w:sz w:val="20"/>
                <w:szCs w:val="20"/>
              </w:rPr>
              <w:t xml:space="preserve">n </w:t>
            </w:r>
            <w:r w:rsidR="0081214E">
              <w:rPr>
                <w:sz w:val="20"/>
                <w:szCs w:val="20"/>
              </w:rPr>
              <w:t>en la redacción de un artículo</w:t>
            </w:r>
            <w:r w:rsidR="00C90D34">
              <w:rPr>
                <w:sz w:val="20"/>
                <w:szCs w:val="20"/>
              </w:rPr>
              <w:t xml:space="preserve"> científico</w:t>
            </w:r>
            <w:r w:rsidR="0081214E">
              <w:rPr>
                <w:sz w:val="20"/>
                <w:szCs w:val="20"/>
              </w:rPr>
              <w:t>, el cual será presentado en un llamado de trabajos de un congreso académico nacional</w:t>
            </w:r>
            <w:r w:rsidR="000C1F74">
              <w:rPr>
                <w:sz w:val="20"/>
                <w:szCs w:val="20"/>
              </w:rPr>
              <w:t xml:space="preserve"> o internacional</w:t>
            </w:r>
            <w:r w:rsidR="0081214E">
              <w:rPr>
                <w:sz w:val="20"/>
                <w:szCs w:val="20"/>
              </w:rPr>
              <w:t>.</w:t>
            </w:r>
          </w:p>
          <w:p w14:paraId="491CC03C" w14:textId="6D31A1BC" w:rsidR="005E1AB1" w:rsidRDefault="005D0895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niendo en cuenta la envergadura de la implementación y la profundización con el que se efectuarán las tareas, la fase 3 tendrá una duración de un semestre con las siguientes actividades y entregables: </w:t>
            </w:r>
            <w:r w:rsidRPr="38CA1D9A">
              <w:rPr>
                <w:sz w:val="20"/>
                <w:szCs w:val="20"/>
              </w:rPr>
              <w:t xml:space="preserve"> </w:t>
            </w:r>
          </w:p>
          <w:tbl>
            <w:tblPr>
              <w:tblStyle w:val="Tablaconcuadrcula"/>
              <w:tblW w:w="0" w:type="auto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780"/>
              <w:gridCol w:w="3733"/>
            </w:tblGrid>
            <w:tr w:rsidR="00841756" w14:paraId="782B32E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1073D26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733" w:type="dxa"/>
                </w:tcPr>
                <w:p w14:paraId="2DC1A031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841756" w14:paraId="38C180A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C4D4746" w14:textId="245C5C2E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1. </w:t>
                  </w:r>
                  <w:r w:rsidR="00841756" w:rsidRPr="007C0398">
                    <w:rPr>
                      <w:sz w:val="20"/>
                      <w:szCs w:val="20"/>
                    </w:rPr>
                    <w:t>Diseño del protocolo experimental y definición de encuesta de utilidad percibida.</w:t>
                  </w:r>
                </w:p>
              </w:tc>
              <w:tc>
                <w:tcPr>
                  <w:tcW w:w="3733" w:type="dxa"/>
                </w:tcPr>
                <w:p w14:paraId="2BB42378" w14:textId="77777777" w:rsidR="00841756" w:rsidRPr="000C1F74" w:rsidRDefault="00841756" w:rsidP="00841756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A. Documento del protocolo experimental y encuesta de utilidad percibida.</w:t>
                  </w:r>
                </w:p>
              </w:tc>
            </w:tr>
            <w:tr w:rsidR="00841756" w14:paraId="155B81F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72044C" w14:textId="393DB90A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2. </w:t>
                  </w:r>
                  <w:r w:rsidR="00841756" w:rsidRPr="007C0398">
                    <w:rPr>
                      <w:sz w:val="20"/>
                      <w:szCs w:val="20"/>
                    </w:rPr>
                    <w:t>Montaje del escenario y levantamiento de imágenes mediante cámaras de video.</w:t>
                  </w:r>
                </w:p>
              </w:tc>
              <w:tc>
                <w:tcPr>
                  <w:tcW w:w="3733" w:type="dxa"/>
                </w:tcPr>
                <w:p w14:paraId="1B1BD232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B. Base de datos con imágenes de video para </w:t>
                  </w:r>
                  <w:r>
                    <w:rPr>
                      <w:sz w:val="20"/>
                      <w:szCs w:val="20"/>
                    </w:rPr>
                    <w:t xml:space="preserve">pruebas </w:t>
                  </w:r>
                  <w:r w:rsidRPr="000C1F74">
                    <w:rPr>
                      <w:sz w:val="20"/>
                      <w:szCs w:val="20"/>
                    </w:rPr>
                    <w:t>y cartas de consentimiento informado.</w:t>
                  </w:r>
                </w:p>
              </w:tc>
            </w:tr>
            <w:tr w:rsidR="00841756" w14:paraId="66C516E9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948962" w14:textId="18BF1ED7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3. </w:t>
                  </w:r>
                  <w:r w:rsidR="00841756" w:rsidRPr="007C0398">
                    <w:rPr>
                      <w:sz w:val="20"/>
                      <w:szCs w:val="20"/>
                    </w:rPr>
                    <w:t>Desarrollo del prototipo funcional.</w:t>
                  </w:r>
                </w:p>
              </w:tc>
              <w:tc>
                <w:tcPr>
                  <w:tcW w:w="3733" w:type="dxa"/>
                </w:tcPr>
                <w:p w14:paraId="47677374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C. Código fuente, documentación técnica y manuales de uso del software</w:t>
                  </w:r>
                </w:p>
              </w:tc>
            </w:tr>
            <w:tr w:rsidR="00841756" w14:paraId="6886B87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320CC675" w14:textId="12062AB6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4. </w:t>
                  </w:r>
                  <w:r w:rsidR="00841756" w:rsidRPr="007C0398">
                    <w:rPr>
                      <w:sz w:val="20"/>
                      <w:szCs w:val="20"/>
                    </w:rPr>
                    <w:t>Evaluación del sistema.</w:t>
                  </w:r>
                </w:p>
              </w:tc>
              <w:tc>
                <w:tcPr>
                  <w:tcW w:w="3733" w:type="dxa"/>
                </w:tcPr>
                <w:p w14:paraId="2F2639DE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D. </w:t>
                  </w:r>
                  <w:r>
                    <w:rPr>
                      <w:sz w:val="20"/>
                      <w:szCs w:val="20"/>
                    </w:rPr>
                    <w:t>Resultados</w:t>
                  </w:r>
                  <w:r w:rsidRPr="000C1F74">
                    <w:rPr>
                      <w:sz w:val="20"/>
                      <w:szCs w:val="20"/>
                    </w:rPr>
                    <w:t xml:space="preserve"> del protocolo experimental y la evaluación de utilidad percibida.</w:t>
                  </w:r>
                </w:p>
              </w:tc>
            </w:tr>
            <w:tr w:rsidR="00841756" w14:paraId="3B72EBD8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135E82C6" w14:textId="756BDA5D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5. </w:t>
                  </w:r>
                  <w:r w:rsidR="00841756" w:rsidRPr="007C0398">
                    <w:rPr>
                      <w:sz w:val="20"/>
                      <w:szCs w:val="20"/>
                    </w:rPr>
                    <w:t>Elaboración de artículo sobre el sistema propuesto y sus resultados.</w:t>
                  </w:r>
                </w:p>
              </w:tc>
              <w:tc>
                <w:tcPr>
                  <w:tcW w:w="3733" w:type="dxa"/>
                </w:tcPr>
                <w:p w14:paraId="2BCB907E" w14:textId="588147B1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>3E</w:t>
                  </w:r>
                  <w:r w:rsidRPr="000C1F74">
                    <w:rPr>
                      <w:sz w:val="20"/>
                      <w:szCs w:val="20"/>
                    </w:rPr>
                    <w:t>. Documento de artículo con el sistema propuesto y sus resultados.</w:t>
                  </w:r>
                </w:p>
              </w:tc>
            </w:tr>
          </w:tbl>
          <w:p w14:paraId="34A48083" w14:textId="61014E7D" w:rsidR="00841756" w:rsidRPr="005E1AB1" w:rsidRDefault="00841756" w:rsidP="00606B9B">
            <w:pPr>
              <w:tabs>
                <w:tab w:val="left" w:pos="5989"/>
              </w:tabs>
              <w:spacing w:after="0"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</w:tr>
      <w:tr w:rsidR="00F16927" w14:paraId="2A18BAD1" w14:textId="77777777" w:rsidTr="38CA1D9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4A43E799" w14:textId="131C8505" w:rsidR="00F16927" w:rsidRDefault="00B637B6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lastRenderedPageBreak/>
              <w:br w:type="page"/>
            </w:r>
            <w:r w:rsidR="00F16927">
              <w:rPr>
                <w:b/>
                <w:color w:val="31849B" w:themeColor="accent5" w:themeShade="BF"/>
                <w:sz w:val="20"/>
              </w:rPr>
              <w:t>RESULTADOS ESPERADOS</w:t>
            </w:r>
          </w:p>
        </w:tc>
      </w:tr>
      <w:tr w:rsidR="00017F10" w14:paraId="04742E6C" w14:textId="77777777" w:rsidTr="00841756">
        <w:tblPrEx>
          <w:tblCellMar>
            <w:left w:w="108" w:type="dxa"/>
            <w:right w:w="108" w:type="dxa"/>
          </w:tblCellMar>
        </w:tblPrEx>
        <w:trPr>
          <w:trHeight w:val="1311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1C39C6D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1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54B36D" w14:textId="3FFCA36E" w:rsidR="00017F10" w:rsidRPr="009B5824" w:rsidRDefault="00017F10" w:rsidP="00841756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1</w:t>
            </w:r>
            <w:r w:rsidR="00AA4F38">
              <w:rPr>
                <w:sz w:val="20"/>
                <w:szCs w:val="20"/>
              </w:rPr>
              <w:t>A</w:t>
            </w:r>
            <w:r w:rsidRPr="38CA1D9A">
              <w:rPr>
                <w:sz w:val="20"/>
                <w:szCs w:val="20"/>
              </w:rPr>
              <w:t xml:space="preserve"> Documento </w:t>
            </w:r>
            <w:r w:rsidR="001B2F93">
              <w:rPr>
                <w:sz w:val="20"/>
                <w:szCs w:val="20"/>
              </w:rPr>
              <w:t xml:space="preserve">de estado del arte, </w:t>
            </w:r>
            <w:r w:rsidRPr="38CA1D9A">
              <w:rPr>
                <w:sz w:val="20"/>
                <w:szCs w:val="20"/>
              </w:rPr>
              <w:t>con las ecuaciones de búsqued</w:t>
            </w:r>
            <w:r w:rsidR="001B2F93">
              <w:rPr>
                <w:sz w:val="20"/>
                <w:szCs w:val="20"/>
              </w:rPr>
              <w:t>a y estadísticas bibliográficas,</w:t>
            </w:r>
            <w:r w:rsidRPr="38CA1D9A">
              <w:rPr>
                <w:sz w:val="20"/>
                <w:szCs w:val="20"/>
              </w:rPr>
              <w:t xml:space="preserve"> el análisis, la evaluación y el cuadro comparativo de los trabajos</w:t>
            </w:r>
            <w:r w:rsidR="001B2F93">
              <w:rPr>
                <w:sz w:val="20"/>
                <w:szCs w:val="20"/>
              </w:rPr>
              <w:t xml:space="preserve"> relacionados con las técnicas,</w:t>
            </w:r>
            <w:r w:rsidRPr="38CA1D9A">
              <w:rPr>
                <w:sz w:val="20"/>
                <w:szCs w:val="20"/>
              </w:rPr>
              <w:t xml:space="preserve"> modelos</w:t>
            </w:r>
            <w:r w:rsidR="001B2F93">
              <w:rPr>
                <w:sz w:val="20"/>
                <w:szCs w:val="20"/>
              </w:rPr>
              <w:t xml:space="preserve"> y herramientas,</w:t>
            </w:r>
            <w:r w:rsidRPr="38CA1D9A">
              <w:rPr>
                <w:sz w:val="20"/>
                <w:szCs w:val="20"/>
              </w:rPr>
              <w:t xml:space="preserve"> para la detección de emociones y estados de ánimo y una lista de descriptores potenciales en la interpretación del lenguaje corporal o aspectos psicológicos relevantes.</w:t>
            </w:r>
          </w:p>
        </w:tc>
      </w:tr>
      <w:tr w:rsidR="00017F10" w14:paraId="7464463D" w14:textId="77777777" w:rsidTr="00841756">
        <w:tblPrEx>
          <w:tblCellMar>
            <w:left w:w="108" w:type="dxa"/>
            <w:right w:w="108" w:type="dxa"/>
          </w:tblCellMar>
        </w:tblPrEx>
        <w:trPr>
          <w:trHeight w:val="647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7825A632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765B882" w14:textId="771F751B" w:rsidR="00017F10" w:rsidRPr="009B5824" w:rsidRDefault="00AA4F38" w:rsidP="00841756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B</w:t>
            </w:r>
            <w:r w:rsidR="00017F10" w:rsidRPr="38CA1D9A">
              <w:rPr>
                <w:sz w:val="20"/>
                <w:szCs w:val="20"/>
              </w:rPr>
              <w:t xml:space="preserve"> Documento con especificación de </w:t>
            </w:r>
            <w:r w:rsidR="00017F10">
              <w:rPr>
                <w:sz w:val="20"/>
                <w:szCs w:val="20"/>
              </w:rPr>
              <w:t>requisitos</w:t>
            </w:r>
            <w:r w:rsidR="00544277">
              <w:rPr>
                <w:sz w:val="20"/>
                <w:szCs w:val="20"/>
              </w:rPr>
              <w:t xml:space="preserve"> del sistema para su diseño, desarrollo e implementación parcial</w:t>
            </w:r>
            <w:r w:rsidR="00017F10" w:rsidRPr="38CA1D9A">
              <w:rPr>
                <w:sz w:val="20"/>
                <w:szCs w:val="20"/>
              </w:rPr>
              <w:t>.</w:t>
            </w:r>
          </w:p>
        </w:tc>
      </w:tr>
      <w:tr w:rsidR="00017F10" w14:paraId="29E6E74E" w14:textId="77777777" w:rsidTr="00841756">
        <w:tblPrEx>
          <w:tblCellMar>
            <w:left w:w="108" w:type="dxa"/>
            <w:right w:w="108" w:type="dxa"/>
          </w:tblCellMar>
        </w:tblPrEx>
        <w:trPr>
          <w:trHeight w:val="711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6EF9AC7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1190A5" w14:textId="4B5618C3" w:rsidR="00017F10" w:rsidRPr="009B5824" w:rsidRDefault="00AA4F38" w:rsidP="00841756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C</w:t>
            </w:r>
            <w:r w:rsidR="00017F10" w:rsidRPr="38CA1D9A">
              <w:rPr>
                <w:sz w:val="20"/>
                <w:szCs w:val="20"/>
              </w:rPr>
              <w:t xml:space="preserve"> Documento con la extracción, caracterización, evaluación y cuadro comparativo de herramientas y/o marcos de trabajo que puedan soportar el desarrollo y la implementación</w:t>
            </w:r>
          </w:p>
        </w:tc>
      </w:tr>
      <w:tr w:rsidR="00017F10" w14:paraId="67DE71F2" w14:textId="77777777" w:rsidTr="00841756">
        <w:tblPrEx>
          <w:tblCellMar>
            <w:left w:w="108" w:type="dxa"/>
            <w:right w:w="108" w:type="dxa"/>
          </w:tblCellMar>
        </w:tblPrEx>
        <w:trPr>
          <w:trHeight w:val="989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3BB9156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DC34944" w14:textId="5FDFE4E6" w:rsidR="004C5BD3" w:rsidRPr="38CA1D9A" w:rsidRDefault="00AA4F38" w:rsidP="00841756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D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017F10">
              <w:rPr>
                <w:sz w:val="20"/>
                <w:szCs w:val="20"/>
              </w:rPr>
              <w:t>Documento de artículo científico en el que se realizará una revisión y comparación de técnicas, modelos y herramientas potenciales para el reconocimiento de emociones y estados de ánimo.</w:t>
            </w:r>
            <w:r>
              <w:rPr>
                <w:sz w:val="20"/>
                <w:szCs w:val="20"/>
              </w:rPr>
              <w:t xml:space="preserve"> La publicación del artículo será </w:t>
            </w:r>
            <w:r w:rsidRPr="00AA4F38">
              <w:rPr>
                <w:sz w:val="20"/>
                <w:szCs w:val="20"/>
              </w:rPr>
              <w:t>en un congreso académic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427EA809" w14:textId="77777777" w:rsidTr="00841756">
        <w:tblPrEx>
          <w:tblCellMar>
            <w:left w:w="108" w:type="dxa"/>
            <w:right w:w="108" w:type="dxa"/>
          </w:tblCellMar>
        </w:tblPrEx>
        <w:trPr>
          <w:trHeight w:val="703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A445B41" w14:textId="00F38742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B6D7DC4" w14:textId="408CF7BD" w:rsidR="005E1AB1" w:rsidRPr="009B5824" w:rsidRDefault="005E1AB1" w:rsidP="00841756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2A </w:t>
            </w:r>
            <w:r w:rsidRPr="009B5824">
              <w:rPr>
                <w:sz w:val="20"/>
              </w:rPr>
              <w:t xml:space="preserve">Documento </w:t>
            </w:r>
            <w:r w:rsidR="004C5BD3">
              <w:rPr>
                <w:sz w:val="20"/>
              </w:rPr>
              <w:t xml:space="preserve">con la descripción </w:t>
            </w:r>
            <w:r>
              <w:rPr>
                <w:sz w:val="20"/>
              </w:rPr>
              <w:t>de la arquitectura</w:t>
            </w:r>
            <w:r w:rsidRPr="009B5824">
              <w:rPr>
                <w:sz w:val="20"/>
              </w:rPr>
              <w:t xml:space="preserve"> </w:t>
            </w:r>
            <w:r>
              <w:rPr>
                <w:sz w:val="20"/>
              </w:rPr>
              <w:t xml:space="preserve"> </w:t>
            </w:r>
            <w:r w:rsidR="004C5BD3">
              <w:rPr>
                <w:sz w:val="20"/>
              </w:rPr>
              <w:t xml:space="preserve">del sistema de apoyo para el </w:t>
            </w:r>
            <w:r w:rsidR="004C5BD3" w:rsidRPr="004C5BD3">
              <w:rPr>
                <w:sz w:val="20"/>
              </w:rPr>
              <w:t>monitoreo y evaluación de factores de riesgo psicosocial ocupacional</w:t>
            </w:r>
          </w:p>
        </w:tc>
      </w:tr>
      <w:tr w:rsidR="005E1AB1" w14:paraId="6ADC2BD7" w14:textId="77777777" w:rsidTr="00841756">
        <w:tblPrEx>
          <w:tblCellMar>
            <w:left w:w="108" w:type="dxa"/>
            <w:right w:w="108" w:type="dxa"/>
          </w:tblCellMar>
        </w:tblPrEx>
        <w:trPr>
          <w:trHeight w:val="414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BAE73C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045A51D" w14:textId="702D8EF1" w:rsidR="005E1AB1" w:rsidRDefault="005E1AB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B Documento del diseño detallado del sistema multi-agente</w:t>
            </w:r>
            <w:r w:rsidR="00C037B6">
              <w:rPr>
                <w:sz w:val="20"/>
              </w:rPr>
              <w:t xml:space="preserve"> e interacciones</w:t>
            </w:r>
            <w:r>
              <w:rPr>
                <w:sz w:val="20"/>
              </w:rPr>
              <w:t>.</w:t>
            </w:r>
          </w:p>
        </w:tc>
      </w:tr>
      <w:tr w:rsidR="00C037B6" w14:paraId="3151185E" w14:textId="77777777" w:rsidTr="00841756">
        <w:tblPrEx>
          <w:tblCellMar>
            <w:left w:w="108" w:type="dxa"/>
            <w:right w:w="108" w:type="dxa"/>
          </w:tblCellMar>
        </w:tblPrEx>
        <w:trPr>
          <w:trHeight w:val="98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5037E0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37C4432" w14:textId="43EAFB0D" w:rsidR="00C037B6" w:rsidRDefault="0089338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>2C</w:t>
            </w:r>
            <w:r w:rsidR="00C037B6" w:rsidRPr="00D53260">
              <w:rPr>
                <w:sz w:val="20"/>
              </w:rPr>
              <w:t xml:space="preserve"> </w:t>
            </w:r>
            <w:r w:rsidR="00C037B6" w:rsidRPr="00D53260">
              <w:rPr>
                <w:sz w:val="20"/>
                <w:szCs w:val="20"/>
              </w:rPr>
              <w:t>Documento de descripción</w:t>
            </w:r>
            <w:r w:rsidR="00C037B6">
              <w:rPr>
                <w:sz w:val="20"/>
                <w:szCs w:val="20"/>
              </w:rPr>
              <w:t xml:space="preserve"> detallada</w:t>
            </w:r>
            <w:r w:rsidR="00C037B6" w:rsidRPr="00D53260">
              <w:rPr>
                <w:sz w:val="20"/>
                <w:szCs w:val="20"/>
              </w:rPr>
              <w:t xml:space="preserve"> de escenarios</w:t>
            </w:r>
            <w:r w:rsidR="00C037B6">
              <w:rPr>
                <w:sz w:val="20"/>
                <w:szCs w:val="20"/>
              </w:rPr>
              <w:t>, condiciones de captura de cámaras, personas involucradas, estados de ánimo a capturar</w:t>
            </w:r>
            <w:r w:rsidR="00A978FF">
              <w:rPr>
                <w:sz w:val="20"/>
                <w:szCs w:val="20"/>
              </w:rPr>
              <w:t xml:space="preserve"> para la posterior interpretación y</w:t>
            </w:r>
            <w:r w:rsidR="00C037B6" w:rsidRPr="00D53260">
              <w:rPr>
                <w:sz w:val="20"/>
                <w:szCs w:val="20"/>
              </w:rPr>
              <w:t xml:space="preserve"> levantamiento de bases de datos de imágenes.</w:t>
            </w:r>
          </w:p>
        </w:tc>
      </w:tr>
      <w:tr w:rsidR="00C037B6" w14:paraId="1DCECD5E" w14:textId="77777777" w:rsidTr="00841756">
        <w:tblPrEx>
          <w:tblCellMar>
            <w:left w:w="108" w:type="dxa"/>
            <w:right w:w="108" w:type="dxa"/>
          </w:tblCellMar>
        </w:tblPrEx>
        <w:trPr>
          <w:trHeight w:val="402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F25F114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D9E5279" w14:textId="3F676384" w:rsidR="00C037B6" w:rsidRDefault="00A978FF" w:rsidP="00841756">
            <w:pPr>
              <w:spacing w:after="0"/>
              <w:jc w:val="both"/>
              <w:rPr>
                <w:sz w:val="20"/>
              </w:rPr>
            </w:pPr>
            <w:r w:rsidRPr="00D53260">
              <w:rPr>
                <w:sz w:val="20"/>
                <w:szCs w:val="20"/>
              </w:rPr>
              <w:t>2D</w:t>
            </w:r>
            <w:r>
              <w:rPr>
                <w:sz w:val="20"/>
                <w:szCs w:val="20"/>
              </w:rPr>
              <w:t xml:space="preserve"> Copia de </w:t>
            </w:r>
            <w:r w:rsidRPr="00D53260">
              <w:rPr>
                <w:sz w:val="20"/>
                <w:szCs w:val="20"/>
              </w:rPr>
              <w:t>base de datos para el diseño y validación de modelos de reconocimient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04EF3343" w14:textId="77777777" w:rsidTr="00841756">
        <w:tblPrEx>
          <w:tblCellMar>
            <w:left w:w="108" w:type="dxa"/>
            <w:right w:w="108" w:type="dxa"/>
          </w:tblCellMar>
        </w:tblPrEx>
        <w:trPr>
          <w:trHeight w:val="40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B8ABCF0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347EF0F8" w14:textId="5F41FF6C" w:rsidR="005E1AB1" w:rsidRPr="009B5824" w:rsidRDefault="000E5401" w:rsidP="00841756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  <w:szCs w:val="20"/>
              </w:rPr>
              <w:t xml:space="preserve">2E </w:t>
            </w:r>
            <w:r w:rsidR="00A978FF" w:rsidRPr="00D53260">
              <w:rPr>
                <w:sz w:val="20"/>
                <w:szCs w:val="20"/>
              </w:rPr>
              <w:t>Documento con el desarrollo de entendimiento de los datos</w:t>
            </w:r>
            <w:r w:rsidR="00A978FF">
              <w:rPr>
                <w:sz w:val="20"/>
                <w:szCs w:val="20"/>
              </w:rPr>
              <w:t>.</w:t>
            </w:r>
          </w:p>
        </w:tc>
      </w:tr>
      <w:tr w:rsidR="00A978FF" w14:paraId="40271179" w14:textId="77777777" w:rsidTr="00841756">
        <w:tblPrEx>
          <w:tblCellMar>
            <w:left w:w="108" w:type="dxa"/>
            <w:right w:w="108" w:type="dxa"/>
          </w:tblCellMar>
        </w:tblPrEx>
        <w:trPr>
          <w:trHeight w:val="39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29D2B4F" w14:textId="77777777" w:rsidR="00A978FF" w:rsidRDefault="00A978FF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29318B0" w14:textId="01F0BAFD" w:rsidR="00A978FF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 xml:space="preserve">2F </w:t>
            </w:r>
            <w:r w:rsidR="00A978FF" w:rsidRPr="00D53260">
              <w:rPr>
                <w:sz w:val="20"/>
                <w:szCs w:val="20"/>
              </w:rPr>
              <w:t>Documento con la descripción del proceso de limpieza y preparación de los datos.</w:t>
            </w:r>
          </w:p>
        </w:tc>
      </w:tr>
      <w:tr w:rsidR="005E1AB1" w14:paraId="75266B5D" w14:textId="77777777" w:rsidTr="00841756">
        <w:tblPrEx>
          <w:tblCellMar>
            <w:left w:w="108" w:type="dxa"/>
            <w:right w:w="108" w:type="dxa"/>
          </w:tblCellMar>
        </w:tblPrEx>
        <w:trPr>
          <w:trHeight w:val="953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FE15C4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795B3FA" w14:textId="04BEFF0A" w:rsidR="005E1AB1" w:rsidRDefault="005E1AB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</w:t>
            </w:r>
            <w:r w:rsidR="000E5401">
              <w:rPr>
                <w:sz w:val="20"/>
              </w:rPr>
              <w:t>G</w:t>
            </w:r>
            <w:r>
              <w:rPr>
                <w:sz w:val="20"/>
              </w:rPr>
              <w:t xml:space="preserve"> </w:t>
            </w:r>
            <w:r w:rsidR="00936504" w:rsidRPr="00544277">
              <w:rPr>
                <w:sz w:val="20"/>
              </w:rPr>
              <w:t>Documento de</w:t>
            </w:r>
            <w:r w:rsidR="00936504">
              <w:rPr>
                <w:i/>
                <w:sz w:val="20"/>
              </w:rPr>
              <w:t xml:space="preserve"> </w:t>
            </w:r>
            <w:r w:rsidR="00936504">
              <w:rPr>
                <w:sz w:val="20"/>
                <w:szCs w:val="20"/>
              </w:rPr>
              <w:t>caracterización del modelo de reconocimiento de emociones y estados de ánimo y los mecanismos de inteligencia artificial para clasificación a partir de imágenes de video.</w:t>
            </w:r>
          </w:p>
        </w:tc>
      </w:tr>
      <w:tr w:rsidR="005E1AB1" w14:paraId="0AAF97BF" w14:textId="77777777" w:rsidTr="00841756">
        <w:tblPrEx>
          <w:tblCellMar>
            <w:left w:w="108" w:type="dxa"/>
            <w:right w:w="108" w:type="dxa"/>
          </w:tblCellMar>
        </w:tblPrEx>
        <w:trPr>
          <w:trHeight w:val="668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B268C72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0E6A0B1" w14:textId="2799682F" w:rsidR="004C5BD3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H</w:t>
            </w:r>
            <w:r w:rsidR="005E1AB1">
              <w:rPr>
                <w:sz w:val="20"/>
              </w:rPr>
              <w:t xml:space="preserve"> </w:t>
            </w:r>
            <w:r w:rsidRPr="00D53260">
              <w:rPr>
                <w:sz w:val="20"/>
                <w:szCs w:val="20"/>
              </w:rPr>
              <w:t>Documento con los resultados de precisión y estructura de los modelos con mejores resultados.</w:t>
            </w:r>
          </w:p>
        </w:tc>
      </w:tr>
      <w:tr w:rsidR="002058BC" w14:paraId="6389A217" w14:textId="77777777" w:rsidTr="00841756">
        <w:tblPrEx>
          <w:tblCellMar>
            <w:left w:w="108" w:type="dxa"/>
            <w:right w:w="108" w:type="dxa"/>
          </w:tblCellMar>
        </w:tblPrEx>
        <w:trPr>
          <w:trHeight w:val="37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43A504E" w14:textId="34896D7E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C278799" w14:textId="2B1AD815" w:rsidR="002058BC" w:rsidRDefault="002058B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A </w:t>
            </w:r>
            <w:r w:rsidR="00936504">
              <w:rPr>
                <w:sz w:val="20"/>
              </w:rPr>
              <w:t>Documento</w:t>
            </w:r>
            <w:r w:rsidR="00F659C9">
              <w:rPr>
                <w:sz w:val="20"/>
              </w:rPr>
              <w:t xml:space="preserve"> de definición de la</w:t>
            </w:r>
            <w:r w:rsidR="00936504">
              <w:rPr>
                <w:sz w:val="20"/>
              </w:rPr>
              <w:t xml:space="preserve"> validación experimental y evaluación de utilidad percibida</w:t>
            </w:r>
            <w:r>
              <w:rPr>
                <w:sz w:val="20"/>
              </w:rPr>
              <w:t>.</w:t>
            </w:r>
          </w:p>
        </w:tc>
      </w:tr>
      <w:tr w:rsidR="00FD78B6" w14:paraId="706BE224" w14:textId="77777777" w:rsidTr="00841756">
        <w:tblPrEx>
          <w:tblCellMar>
            <w:left w:w="108" w:type="dxa"/>
            <w:right w:w="108" w:type="dxa"/>
          </w:tblCellMar>
        </w:tblPrEx>
        <w:trPr>
          <w:trHeight w:val="382"/>
        </w:trPr>
        <w:tc>
          <w:tcPr>
            <w:tcW w:w="1668" w:type="dxa"/>
            <w:vMerge/>
            <w:vAlign w:val="center"/>
          </w:tcPr>
          <w:p w14:paraId="36830604" w14:textId="77777777" w:rsidR="00FD78B6" w:rsidRDefault="00FD78B6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B8AA1BE" w14:textId="6A5FA108" w:rsidR="00FD78B6" w:rsidRDefault="00FD78B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B </w:t>
            </w:r>
            <w:r w:rsidR="00EF4225" w:rsidRPr="000C1F74">
              <w:rPr>
                <w:sz w:val="20"/>
                <w:szCs w:val="20"/>
              </w:rPr>
              <w:t xml:space="preserve">Base de datos con imágenes de video para </w:t>
            </w:r>
            <w:r w:rsidR="00EF4225">
              <w:rPr>
                <w:sz w:val="20"/>
                <w:szCs w:val="20"/>
              </w:rPr>
              <w:t xml:space="preserve">pruebas </w:t>
            </w:r>
            <w:r w:rsidR="00EF4225" w:rsidRPr="000C1F74">
              <w:rPr>
                <w:sz w:val="20"/>
                <w:szCs w:val="20"/>
              </w:rPr>
              <w:t>y cartas de consentimiento informado</w:t>
            </w:r>
            <w:r w:rsidR="00A35D53">
              <w:rPr>
                <w:sz w:val="20"/>
              </w:rPr>
              <w:t>.</w:t>
            </w:r>
          </w:p>
        </w:tc>
      </w:tr>
      <w:tr w:rsidR="002058BC" w14:paraId="3656C43E" w14:textId="77777777" w:rsidTr="00841756">
        <w:tblPrEx>
          <w:tblCellMar>
            <w:left w:w="108" w:type="dxa"/>
            <w:right w:w="108" w:type="dxa"/>
          </w:tblCellMar>
        </w:tblPrEx>
        <w:trPr>
          <w:trHeight w:val="642"/>
        </w:trPr>
        <w:tc>
          <w:tcPr>
            <w:tcW w:w="1668" w:type="dxa"/>
            <w:vMerge/>
            <w:vAlign w:val="center"/>
          </w:tcPr>
          <w:p w14:paraId="0331A6AD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22D3E722" w14:textId="0E89D724" w:rsidR="002058BC" w:rsidRDefault="0093650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C</w:t>
            </w:r>
            <w:r w:rsidR="00F74E94">
              <w:rPr>
                <w:sz w:val="20"/>
              </w:rPr>
              <w:t xml:space="preserve"> Código fuente, documentación técnica y manuales de uso del software con la implementación de la arquitectura propuesta.</w:t>
            </w:r>
          </w:p>
        </w:tc>
      </w:tr>
      <w:tr w:rsidR="002058BC" w14:paraId="2400A4ED" w14:textId="77777777" w:rsidTr="00841756">
        <w:tblPrEx>
          <w:tblCellMar>
            <w:left w:w="108" w:type="dxa"/>
            <w:right w:w="108" w:type="dxa"/>
          </w:tblCellMar>
        </w:tblPrEx>
        <w:trPr>
          <w:trHeight w:val="650"/>
        </w:trPr>
        <w:tc>
          <w:tcPr>
            <w:tcW w:w="1668" w:type="dxa"/>
            <w:vMerge/>
            <w:vAlign w:val="center"/>
          </w:tcPr>
          <w:p w14:paraId="321C3E53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08FB432" w14:textId="2419C01B" w:rsidR="002058BC" w:rsidRDefault="00F74E9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D</w:t>
            </w:r>
            <w:r w:rsidR="002058BC">
              <w:rPr>
                <w:sz w:val="20"/>
              </w:rPr>
              <w:t xml:space="preserve"> </w:t>
            </w:r>
            <w:r>
              <w:rPr>
                <w:sz w:val="20"/>
              </w:rPr>
              <w:t>Documento de la validación experimental con los resultados de precisión y evaluación de utilidad percibida.</w:t>
            </w:r>
          </w:p>
        </w:tc>
      </w:tr>
      <w:tr w:rsidR="002058BC" w14:paraId="7D446742" w14:textId="77777777" w:rsidTr="00841756">
        <w:tblPrEx>
          <w:tblCellMar>
            <w:left w:w="108" w:type="dxa"/>
            <w:right w:w="108" w:type="dxa"/>
          </w:tblCellMar>
        </w:tblPrEx>
        <w:trPr>
          <w:trHeight w:val="1353"/>
        </w:trPr>
        <w:tc>
          <w:tcPr>
            <w:tcW w:w="1668" w:type="dxa"/>
            <w:vMerge/>
            <w:vAlign w:val="center"/>
          </w:tcPr>
          <w:p w14:paraId="73317C5F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C7D481D" w14:textId="48AB2171" w:rsidR="00EF4225" w:rsidRPr="00841756" w:rsidRDefault="0084175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E</w:t>
            </w:r>
            <w:r w:rsidR="002058BC">
              <w:rPr>
                <w:sz w:val="20"/>
              </w:rPr>
              <w:t xml:space="preserve"> Artículo de la arquitectura y evaluación de la solución. En el artículo se presentará la problemática, el caso de referencia, la arquitectura propuesta los resultados de la evaluación y su utilidad en una evaluación de factores de riesgo psicosocial</w:t>
            </w:r>
            <w:r w:rsidR="002058BC" w:rsidRPr="009B5824">
              <w:rPr>
                <w:sz w:val="20"/>
              </w:rPr>
              <w:t>.</w:t>
            </w:r>
            <w:r w:rsidR="002058BC">
              <w:rPr>
                <w:sz w:val="20"/>
              </w:rPr>
              <w:t xml:space="preserve"> Este artículo será presentado para publicación en una revista indexada nacional o internacional. </w:t>
            </w:r>
          </w:p>
        </w:tc>
      </w:tr>
    </w:tbl>
    <w:p w14:paraId="073B4B80" w14:textId="77777777" w:rsidR="00943FBB" w:rsidRDefault="00943FBB" w:rsidP="00523717">
      <w:pPr>
        <w:spacing w:before="480" w:after="360" w:line="240" w:lineRule="auto"/>
        <w:jc w:val="both"/>
      </w:pPr>
      <w:r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6B35EA" w14:paraId="1CD18933" w14:textId="77777777" w:rsidTr="395B0C8A">
        <w:tc>
          <w:tcPr>
            <w:tcW w:w="9464" w:type="dxa"/>
            <w:gridSpan w:val="2"/>
          </w:tcPr>
          <w:p w14:paraId="08CC331D" w14:textId="77777777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PROSPECTIVA DE INNOVACIÓN</w:t>
            </w:r>
          </w:p>
        </w:tc>
      </w:tr>
      <w:tr w:rsidR="006B35EA" w14:paraId="3F2553CF" w14:textId="77777777" w:rsidTr="395B0C8A">
        <w:tc>
          <w:tcPr>
            <w:tcW w:w="1668" w:type="dxa"/>
          </w:tcPr>
          <w:p w14:paraId="2D891CB4" w14:textId="77777777" w:rsidR="006B35EA" w:rsidRDefault="006B35EA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OTENCIAL DE INNOVACIÓN</w:t>
            </w:r>
          </w:p>
        </w:tc>
        <w:tc>
          <w:tcPr>
            <w:tcW w:w="7796" w:type="dxa"/>
          </w:tcPr>
          <w:p w14:paraId="408B6819" w14:textId="7EF6F95E" w:rsidR="00B07165" w:rsidRPr="00604B33" w:rsidRDefault="38CA1D9A" w:rsidP="00C90D34">
            <w:pPr>
              <w:spacing w:before="60" w:after="120"/>
              <w:jc w:val="both"/>
              <w:rPr>
                <w:sz w:val="20"/>
              </w:rPr>
            </w:pPr>
            <w:r w:rsidRPr="00E811D4">
              <w:rPr>
                <w:sz w:val="20"/>
              </w:rPr>
              <w:t>La nove</w:t>
            </w:r>
            <w:r w:rsidR="00B84496">
              <w:rPr>
                <w:sz w:val="20"/>
              </w:rPr>
              <w:t>dad de este trabajo radica en la integración de la captura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 xml:space="preserve">y </w:t>
            </w:r>
            <w:r w:rsidRPr="00E811D4">
              <w:rPr>
                <w:sz w:val="20"/>
              </w:rPr>
              <w:t xml:space="preserve">reconocimiento </w:t>
            </w:r>
            <w:r w:rsidR="006F59F8">
              <w:rPr>
                <w:sz w:val="20"/>
              </w:rPr>
              <w:t>de expresion</w:t>
            </w:r>
            <w:r w:rsidR="00B84496">
              <w:rPr>
                <w:sz w:val="20"/>
              </w:rPr>
              <w:t>es faciales</w:t>
            </w:r>
            <w:r w:rsidR="00C90D34">
              <w:rPr>
                <w:sz w:val="20"/>
              </w:rPr>
              <w:t>, corporales y</w:t>
            </w:r>
            <w:r w:rsidR="00B84496">
              <w:rPr>
                <w:sz w:val="20"/>
              </w:rPr>
              <w:t xml:space="preserve"> seguimiento al comportamiento de l</w:t>
            </w:r>
            <w:r w:rsidR="0037643A">
              <w:rPr>
                <w:sz w:val="20"/>
              </w:rPr>
              <w:t>as personas de forma personalizada. Adicionalmente</w:t>
            </w:r>
            <w:r w:rsidR="00C90D34">
              <w:rPr>
                <w:sz w:val="20"/>
              </w:rPr>
              <w:t>,</w:t>
            </w:r>
            <w:r w:rsidR="0037643A">
              <w:rPr>
                <w:sz w:val="20"/>
              </w:rPr>
              <w:t xml:space="preserve"> tendrá </w:t>
            </w:r>
            <w:r w:rsidR="00000860">
              <w:rPr>
                <w:sz w:val="20"/>
              </w:rPr>
              <w:t xml:space="preserve">en cuenta aspectos de temporalidad, </w:t>
            </w:r>
            <w:r w:rsidR="00B84496">
              <w:rPr>
                <w:sz w:val="20"/>
              </w:rPr>
              <w:t xml:space="preserve">para apoyar a la identificación de condiciones con un alto potencial de materialización </w:t>
            </w:r>
            <w:r w:rsidRPr="00E811D4">
              <w:rPr>
                <w:sz w:val="20"/>
              </w:rPr>
              <w:t xml:space="preserve">de </w:t>
            </w:r>
            <w:r w:rsidR="00B84496">
              <w:rPr>
                <w:sz w:val="20"/>
              </w:rPr>
              <w:t>riesgo psicosocial. Este sistema</w:t>
            </w:r>
            <w:r w:rsidR="00000860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</w:t>
            </w:r>
            <w:r w:rsidR="0037643A">
              <w:rPr>
                <w:sz w:val="20"/>
              </w:rPr>
              <w:t xml:space="preserve">soportará </w:t>
            </w:r>
            <w:r w:rsidR="00B84496">
              <w:rPr>
                <w:sz w:val="20"/>
              </w:rPr>
              <w:t xml:space="preserve">el </w:t>
            </w:r>
            <w:r w:rsidR="0037643A">
              <w:rPr>
                <w:sz w:val="20"/>
              </w:rPr>
              <w:t xml:space="preserve">pre </w:t>
            </w:r>
            <w:r w:rsidR="00B84496">
              <w:rPr>
                <w:sz w:val="20"/>
              </w:rPr>
              <w:t>diagnóstico de trastornos psicológicos o escenarios que puedan ll</w:t>
            </w:r>
            <w:r w:rsidR="00000860">
              <w:rPr>
                <w:sz w:val="20"/>
              </w:rPr>
              <w:t xml:space="preserve">evar a una persona a adquirir </w:t>
            </w:r>
            <w:r w:rsidR="00B84496">
              <w:rPr>
                <w:sz w:val="20"/>
              </w:rPr>
              <w:t>alguna condición física y</w:t>
            </w:r>
            <w:r w:rsidR="0037643A">
              <w:rPr>
                <w:sz w:val="20"/>
              </w:rPr>
              <w:t>/o</w:t>
            </w:r>
            <w:r w:rsidR="00B84496">
              <w:rPr>
                <w:sz w:val="20"/>
              </w:rPr>
              <w:t xml:space="preserve"> mental desfavorable</w:t>
            </w:r>
            <w:r w:rsidR="00C90D34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de una forma no intrus</w:t>
            </w:r>
            <w:r w:rsidR="00C90D34">
              <w:rPr>
                <w:sz w:val="20"/>
              </w:rPr>
              <w:t xml:space="preserve">iva, </w:t>
            </w:r>
            <w:r w:rsidR="00FA6BC8">
              <w:rPr>
                <w:sz w:val="20"/>
              </w:rPr>
              <w:t>reduciendo la necesidad del</w:t>
            </w:r>
            <w:r w:rsidR="00B84496">
              <w:rPr>
                <w:sz w:val="20"/>
              </w:rPr>
              <w:t xml:space="preserve"> uso de sensores. Si bien dichos dispositivos no están descartados para posibles mejoras a futuro, dichos sensores deberán tener la particularidad de que no representen algún tipo de incomodidad para las personas</w:t>
            </w:r>
            <w:r w:rsidR="00037A53">
              <w:rPr>
                <w:sz w:val="20"/>
              </w:rPr>
              <w:t xml:space="preserve"> y que no vulneren su privacidad</w:t>
            </w:r>
            <w:r w:rsidR="00B84496">
              <w:rPr>
                <w:sz w:val="20"/>
              </w:rPr>
              <w:t xml:space="preserve">. </w:t>
            </w:r>
            <w:r w:rsidR="00037A53">
              <w:rPr>
                <w:sz w:val="20"/>
              </w:rPr>
              <w:t xml:space="preserve">Adicionalmente, la arquitectura será flexible para su instalación </w:t>
            </w:r>
            <w:r w:rsidR="00000860">
              <w:rPr>
                <w:sz w:val="20"/>
              </w:rPr>
              <w:t>en el sitio</w:t>
            </w:r>
            <w:r w:rsidR="00037A53">
              <w:rPr>
                <w:sz w:val="20"/>
              </w:rPr>
              <w:t>, o  bien para su implementación con apoyo de infraestructura de la nube. N</w:t>
            </w:r>
            <w:r w:rsidR="00B84496">
              <w:rPr>
                <w:sz w:val="20"/>
              </w:rPr>
              <w:t xml:space="preserve">o implicará costos de instalación de dispositivos </w:t>
            </w:r>
            <w:r w:rsidR="00037A53">
              <w:rPr>
                <w:sz w:val="20"/>
              </w:rPr>
              <w:t xml:space="preserve">de captura de video en algunos casos, pues se podrán utilizar las cámaras existentes. Por otra parte, el sistema representará una forma viable de adquirir datos para futuras investigaciones y colaborar con </w:t>
            </w:r>
            <w:r w:rsidR="00000860">
              <w:rPr>
                <w:sz w:val="20"/>
              </w:rPr>
              <w:t xml:space="preserve">algunos </w:t>
            </w:r>
            <w:r w:rsidR="00037A53">
              <w:rPr>
                <w:sz w:val="20"/>
              </w:rPr>
              <w:t xml:space="preserve">requisitos dispuestos  </w:t>
            </w:r>
            <w:r w:rsidR="00B84496">
              <w:rPr>
                <w:sz w:val="20"/>
              </w:rPr>
              <w:t xml:space="preserve">en </w:t>
            </w:r>
            <w:r w:rsidR="00037A53">
              <w:rPr>
                <w:sz w:val="20"/>
              </w:rPr>
              <w:t xml:space="preserve">la resolución 2646  de 2008, específicamente en los artículos 4 y 9 </w:t>
            </w:r>
            <w:r w:rsidR="00000860">
              <w:rPr>
                <w:sz w:val="20"/>
              </w:rPr>
              <w:t xml:space="preserve">en los que los empleadores, deben brindar información actualizada sobre efectos de factores psicosociales. </w:t>
            </w:r>
            <w:r w:rsidRPr="00E811D4">
              <w:rPr>
                <w:sz w:val="20"/>
              </w:rPr>
              <w:t>La oportunidad comercial de esta iniciativa</w:t>
            </w:r>
            <w:r w:rsidR="00C90D34">
              <w:rPr>
                <w:sz w:val="20"/>
              </w:rPr>
              <w:t>,</w:t>
            </w:r>
            <w:r w:rsidRPr="00E811D4">
              <w:rPr>
                <w:sz w:val="20"/>
              </w:rPr>
              <w:t xml:space="preserve"> podría ofrecer servicios de monitoreo </w:t>
            </w:r>
            <w:r w:rsidR="00000860">
              <w:rPr>
                <w:sz w:val="20"/>
              </w:rPr>
              <w:t>por demanda, con el fin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>de</w:t>
            </w:r>
            <w:r w:rsidRPr="00E811D4">
              <w:rPr>
                <w:sz w:val="20"/>
              </w:rPr>
              <w:t xml:space="preserve"> entregar </w:t>
            </w:r>
            <w:r w:rsidR="00000860">
              <w:rPr>
                <w:sz w:val="20"/>
              </w:rPr>
              <w:t>informe</w:t>
            </w:r>
            <w:r w:rsidR="00C90D34">
              <w:rPr>
                <w:sz w:val="20"/>
              </w:rPr>
              <w:t>s</w:t>
            </w:r>
            <w:r w:rsidR="00000860">
              <w:rPr>
                <w:sz w:val="20"/>
              </w:rPr>
              <w:t xml:space="preserve"> o</w:t>
            </w:r>
            <w:r w:rsidR="00C90D34">
              <w:rPr>
                <w:sz w:val="20"/>
              </w:rPr>
              <w:t xml:space="preserve"> valoraciones</w:t>
            </w:r>
            <w:r w:rsidRPr="00E811D4">
              <w:rPr>
                <w:sz w:val="20"/>
              </w:rPr>
              <w:t xml:space="preserve"> de los factores de riesgo psicosociales latentes en lugares de trabajo.  </w:t>
            </w:r>
          </w:p>
        </w:tc>
      </w:tr>
      <w:tr w:rsidR="006B35EA" w14:paraId="5CA050BA" w14:textId="77777777" w:rsidTr="395B0C8A">
        <w:tc>
          <w:tcPr>
            <w:tcW w:w="1668" w:type="dxa"/>
          </w:tcPr>
          <w:p w14:paraId="160D146D" w14:textId="492CD77C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ROPIEDAD INTELECTUAL</w:t>
            </w:r>
          </w:p>
        </w:tc>
        <w:tc>
          <w:tcPr>
            <w:tcW w:w="7796" w:type="dxa"/>
          </w:tcPr>
          <w:p w14:paraId="2BC917BC" w14:textId="3FB1E305" w:rsidR="006B35EA" w:rsidRPr="002B0C43" w:rsidRDefault="0082072A" w:rsidP="004B2498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811D4">
              <w:rPr>
                <w:sz w:val="20"/>
              </w:rPr>
              <w:t>Esta invest</w:t>
            </w:r>
            <w:r w:rsidR="008F6BA4">
              <w:rPr>
                <w:sz w:val="20"/>
              </w:rPr>
              <w:t>igación se desarrolla en forma independiente en colaboración y auspicio de la empresa Vector ITC</w:t>
            </w:r>
            <w:r w:rsidR="00C90D34">
              <w:rPr>
                <w:sz w:val="20"/>
              </w:rPr>
              <w:t xml:space="preserve"> Colombia</w:t>
            </w:r>
            <w:r w:rsidR="008F6BA4">
              <w:rPr>
                <w:sz w:val="20"/>
              </w:rPr>
              <w:t>.</w:t>
            </w:r>
            <w:r w:rsidR="004B2498">
              <w:rPr>
                <w:sz w:val="20"/>
              </w:rPr>
              <w:t xml:space="preserve"> </w:t>
            </w:r>
            <w:r w:rsidR="002B0C43" w:rsidRPr="002B0C43">
              <w:rPr>
                <w:sz w:val="20"/>
              </w:rPr>
              <w:t xml:space="preserve">Los resultados del proyecto de investigación podrán ser utilizados por las instituciones aliadas únicamente para </w:t>
            </w:r>
            <w:r w:rsidR="002B0C43">
              <w:rPr>
                <w:sz w:val="20"/>
              </w:rPr>
              <w:t>fines</w:t>
            </w:r>
            <w:r w:rsidR="002B0C43" w:rsidRPr="002B0C43">
              <w:rPr>
                <w:sz w:val="20"/>
              </w:rPr>
              <w:t xml:space="preserve"> </w:t>
            </w:r>
            <w:r w:rsidR="004B2498">
              <w:rPr>
                <w:sz w:val="20"/>
              </w:rPr>
              <w:t>de investigación</w:t>
            </w:r>
            <w:r w:rsidR="002B0C43" w:rsidRPr="002B0C43">
              <w:rPr>
                <w:sz w:val="20"/>
              </w:rPr>
              <w:t>, y no habrá posibilidad de aprovechamiento económico</w:t>
            </w:r>
            <w:r w:rsidR="004B2498">
              <w:rPr>
                <w:sz w:val="20"/>
              </w:rPr>
              <w:t>,</w:t>
            </w:r>
            <w:r w:rsidR="002B0C43" w:rsidRPr="002B0C43">
              <w:rPr>
                <w:sz w:val="20"/>
              </w:rPr>
              <w:t xml:space="preserve"> sin autorización</w:t>
            </w:r>
            <w:r w:rsidR="002B0C43">
              <w:rPr>
                <w:sz w:val="20"/>
              </w:rPr>
              <w:t xml:space="preserve"> de la empresa</w:t>
            </w:r>
            <w:r w:rsidR="002B0C43" w:rsidRPr="002B0C43">
              <w:rPr>
                <w:sz w:val="20"/>
              </w:rPr>
              <w:t xml:space="preserve"> </w:t>
            </w:r>
            <w:r w:rsidR="002B0C43">
              <w:rPr>
                <w:sz w:val="20"/>
              </w:rPr>
              <w:t>Vector ITC</w:t>
            </w:r>
            <w:r w:rsidR="008F6BA4">
              <w:rPr>
                <w:sz w:val="20"/>
              </w:rPr>
              <w:t xml:space="preserve"> </w:t>
            </w:r>
            <w:r w:rsidR="008F6BA4" w:rsidRPr="008F6BA4">
              <w:rPr>
                <w:sz w:val="20"/>
              </w:rPr>
              <w:t>Colombia</w:t>
            </w:r>
            <w:r w:rsidR="002B0C43" w:rsidRPr="002B0C43">
              <w:rPr>
                <w:sz w:val="20"/>
              </w:rPr>
              <w:t>.</w:t>
            </w:r>
            <w:r w:rsidR="002F6FF0" w:rsidRPr="0074681D">
              <w:rPr>
                <w:sz w:val="20"/>
                <w:szCs w:val="20"/>
              </w:rPr>
              <w:t xml:space="preserve"> </w:t>
            </w:r>
          </w:p>
        </w:tc>
      </w:tr>
    </w:tbl>
    <w:p w14:paraId="71C89D5C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tbl>
      <w:tblPr>
        <w:tblStyle w:val="Tablaconcuadrcula"/>
        <w:tblW w:w="9634" w:type="dxa"/>
        <w:tblLayout w:type="fixed"/>
        <w:tblLook w:val="04A0" w:firstRow="1" w:lastRow="0" w:firstColumn="1" w:lastColumn="0" w:noHBand="0" w:noVBand="1"/>
      </w:tblPr>
      <w:tblGrid>
        <w:gridCol w:w="1668"/>
        <w:gridCol w:w="779"/>
        <w:gridCol w:w="390"/>
        <w:gridCol w:w="390"/>
        <w:gridCol w:w="390"/>
        <w:gridCol w:w="389"/>
        <w:gridCol w:w="390"/>
        <w:gridCol w:w="390"/>
        <w:gridCol w:w="454"/>
        <w:gridCol w:w="284"/>
        <w:gridCol w:w="425"/>
        <w:gridCol w:w="396"/>
        <w:gridCol w:w="390"/>
        <w:gridCol w:w="390"/>
        <w:gridCol w:w="390"/>
        <w:gridCol w:w="418"/>
        <w:gridCol w:w="426"/>
        <w:gridCol w:w="425"/>
        <w:gridCol w:w="425"/>
        <w:gridCol w:w="425"/>
      </w:tblGrid>
      <w:tr w:rsidR="00DE1874" w14:paraId="7F2883A6" w14:textId="77777777" w:rsidTr="00417313">
        <w:tc>
          <w:tcPr>
            <w:tcW w:w="9634" w:type="dxa"/>
            <w:gridSpan w:val="20"/>
          </w:tcPr>
          <w:p w14:paraId="3849B81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CRONOGRAMA</w:t>
            </w:r>
          </w:p>
        </w:tc>
      </w:tr>
      <w:tr w:rsidR="00DE1874" w14:paraId="0D1487DF" w14:textId="77777777" w:rsidTr="00084A91">
        <w:trPr>
          <w:trHeight w:val="3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504F7F1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1</w:t>
            </w: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CADAD7" w14:textId="77777777" w:rsidR="00DE1874" w:rsidRPr="00E51CF4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3A22E7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259C59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FF261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F6575E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69238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685524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B346C3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FAE8B2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1DD2C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2BF45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E494B20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CD3FA32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32156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6BBD9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5584B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D1ADD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D07A60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979B4A9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766D507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67AD2CA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962CA6" w14:textId="7A77E9C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3BC86E" w14:textId="312B9B0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D84DBA2" w14:textId="6B18CAD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EAAE1E" w14:textId="7C5885F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268DB0" w14:textId="19C02BA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167C24" w14:textId="0AD147E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5A55DCC" w14:textId="2076DB8C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0C4A75" w14:textId="64154EA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6911AD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BF3D4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9F068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5CAC1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E5D50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CD55A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FED19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F2E0C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A6CE0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3B775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5DAA9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2EC3AB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F07236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E68A5A" w14:textId="654FD1C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A56674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FC5CF3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2AA3297" w14:textId="4391A32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638FA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48A56AE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A2C22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A2EF26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15F7C3" w14:textId="7960A09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3CEE356" w14:textId="0AFD10F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F4188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5D0AE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77BA9A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93E5D7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948EE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3BE03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21611E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B87B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5619F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F24BB0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6152DA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85DBF5" w14:textId="422EB2F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3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B53E98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D3270E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2222CF" w14:textId="05D1BFE3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E57AE" w14:textId="452DB6F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96B16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20E51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012BA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F5458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079BA1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4E0F7" w14:textId="04B6638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7510C" w14:textId="6AA2DAF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B0D3A29" w14:textId="1F5A6A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7D1A06" w14:textId="5C400706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B5C3E02" w14:textId="5DFA093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CC3A6DE" w14:textId="44892FC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5922C" w14:textId="6B384E1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A25A8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B1D2D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900D1A8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34E60A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0DEA59C" w14:textId="14940C5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841B5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192E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40E155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55C15D" w14:textId="5ABB0EE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E7D1F1" w14:textId="1485B1DD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6DFD7D" w14:textId="68052E5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9A296AD" w14:textId="70E69F5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7B44C2" w14:textId="596D0976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09C57A" w14:textId="29811E1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AE9D50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9E43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D84539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87A8E4" w14:textId="29CFD59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66EEEB" w14:textId="1C2C6AB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E8A123" w14:textId="1E3ED32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17A879D" w14:textId="081EBCD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4B19251" w14:textId="6B85D3E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46DFB4" w14:textId="5D71A2F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</w:tr>
      <w:tr w:rsidR="00DE1874" w14:paraId="54BED12A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32EAB132" w14:textId="77777777" w:rsidR="00DE1874" w:rsidRPr="00E51CF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9C993D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AF9D5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633E6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2DECA7" w14:textId="3124A0EA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DCC07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D0BA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9ED456" w14:textId="0EB8F381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44A55C" w14:textId="59AFCAC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A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888426" w14:textId="00766DB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42A749" w14:textId="4803AE0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B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184A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E3669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1E35D1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A76F19A" w14:textId="2A2708B4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1F8E4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A1A1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4ACE56A" w14:textId="50382C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C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7E9DDF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F5FB85" w14:textId="15FE723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D</w:t>
            </w:r>
          </w:p>
        </w:tc>
      </w:tr>
      <w:tr w:rsidR="00DE1874" w14:paraId="38A63EE9" w14:textId="77777777" w:rsidTr="00084A91">
        <w:trPr>
          <w:trHeight w:val="38"/>
        </w:trPr>
        <w:tc>
          <w:tcPr>
            <w:tcW w:w="1668" w:type="dxa"/>
            <w:vMerge w:val="restart"/>
            <w:vAlign w:val="center"/>
          </w:tcPr>
          <w:p w14:paraId="376B2CC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" w:type="dxa"/>
          </w:tcPr>
          <w:p w14:paraId="25A183B8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4046F0E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7C93A2B4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46D5D1B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13DB6347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627C4FB1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560A1C4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5CEBCDF9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5D499ECD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C5DF40A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6B680E1B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11F1FFF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0BF6998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0E6D8DB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1BE36B7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7E9FA6D3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4DCFD5A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943476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6516D99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4844243A" w14:textId="77777777" w:rsidTr="00084A91">
        <w:trPr>
          <w:trHeight w:val="25"/>
        </w:trPr>
        <w:tc>
          <w:tcPr>
            <w:tcW w:w="1668" w:type="dxa"/>
            <w:vMerge/>
          </w:tcPr>
          <w:p w14:paraId="5CC84E4E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70E220" w14:textId="3AC9E0A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049FACA9" w14:textId="06E9A3C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CAF8A5C" w14:textId="4C3D7CE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55BE9C0" w14:textId="6DECD7A5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2234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7B16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09B4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70E8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9D5CE2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A5278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38D721D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391FA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A7F08A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67BCC1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651EEB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03ECFB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B2BFD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77B08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2BC98F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1196EE11" w14:textId="77777777" w:rsidTr="00084A91">
        <w:trPr>
          <w:trHeight w:val="25"/>
        </w:trPr>
        <w:tc>
          <w:tcPr>
            <w:tcW w:w="1668" w:type="dxa"/>
            <w:vMerge/>
          </w:tcPr>
          <w:p w14:paraId="792E946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00B46D" w14:textId="64D8F17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35166E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8914181" w14:textId="449B63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78AD60B" w14:textId="6D99E963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4423837" w14:textId="3219C436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73761D" w14:textId="21891B6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871218" w14:textId="23ED9C8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3CE219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5EACB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99A2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4FE910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28F1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B29C6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275B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0FE6C68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5A36C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6F44A0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C9EC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17571A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95E1B3" w14:textId="77777777" w:rsidTr="00084A91">
        <w:trPr>
          <w:trHeight w:val="25"/>
        </w:trPr>
        <w:tc>
          <w:tcPr>
            <w:tcW w:w="1668" w:type="dxa"/>
            <w:vMerge/>
          </w:tcPr>
          <w:p w14:paraId="6637AB1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0AB5715" w14:textId="14F9477C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4838619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605016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14858A" w14:textId="3179AAB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3540242" w14:textId="70EF90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8E7730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3466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B73F7" w14:textId="184D3AE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27CCDB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8EC5F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F20A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2F61A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EC1AF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71540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71B0BDB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46C2D3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51069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1BACC1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34185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31452475" w14:textId="77777777" w:rsidTr="00084A91">
        <w:trPr>
          <w:trHeight w:val="25"/>
        </w:trPr>
        <w:tc>
          <w:tcPr>
            <w:tcW w:w="1668" w:type="dxa"/>
            <w:vMerge/>
          </w:tcPr>
          <w:p w14:paraId="1C0056B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40A5C6D" w14:textId="16853402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C88AE2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8E8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12BB07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1E177C" w14:textId="23970F3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17797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F77D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8A1E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6BFA1FB" w14:textId="65DA489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0B5E004" w14:textId="021FFFC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0C5FD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E322D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8BCE9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254BB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37BBCEB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AF72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737F45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8A5605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D759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7080608" w14:textId="77777777" w:rsidTr="00084A91">
        <w:trPr>
          <w:trHeight w:val="25"/>
        </w:trPr>
        <w:tc>
          <w:tcPr>
            <w:tcW w:w="1668" w:type="dxa"/>
            <w:vMerge/>
          </w:tcPr>
          <w:p w14:paraId="4494670F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C427A07" w14:textId="2E65B4F6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6D500E45" w14:textId="390AAD3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4061F5" w14:textId="752F778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FAB54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7808D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A8F75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E253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5D732E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1BC7D6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C7EBF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59400B8" w14:textId="20A377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EC4E7D" w14:textId="3A3470D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8BDB5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56B6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3CED14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04068D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203C3B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578571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4B1E0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DBD33B" w14:textId="77777777" w:rsidTr="00084A91">
        <w:trPr>
          <w:trHeight w:val="25"/>
        </w:trPr>
        <w:tc>
          <w:tcPr>
            <w:tcW w:w="1668" w:type="dxa"/>
            <w:vMerge/>
          </w:tcPr>
          <w:p w14:paraId="69DC4A6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31F4808" w14:textId="2AFBA9B9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390" w:type="dxa"/>
            <w:vAlign w:val="center"/>
          </w:tcPr>
          <w:p w14:paraId="221B22F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61A13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172F1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1B13B4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3BD52E" w14:textId="74E650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6E1D01" w14:textId="1B57084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445B7A4B" w14:textId="2C28266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46F5B4D" w14:textId="45B0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F0E5A76" w14:textId="270D563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4B13144" w14:textId="380B5D7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CBBD3B9" w14:textId="08D9ABE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0CB627C4" w14:textId="21A5189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3204F96" w14:textId="55ADE20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99A0EF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63D4C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8A7407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360BCF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13D4DB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94BD650" w14:textId="77777777" w:rsidTr="00084A91">
        <w:trPr>
          <w:trHeight w:val="25"/>
        </w:trPr>
        <w:tc>
          <w:tcPr>
            <w:tcW w:w="1668" w:type="dxa"/>
            <w:vMerge/>
          </w:tcPr>
          <w:p w14:paraId="17433F2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9DB526E" w14:textId="1F90865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390" w:type="dxa"/>
            <w:vAlign w:val="center"/>
          </w:tcPr>
          <w:p w14:paraId="3DF5F87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049B10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9B53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634A88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561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A30BBE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AA5A22D" w14:textId="1971036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2F4B6B98" w14:textId="56691C5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B787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4FA3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3064C4" w14:textId="42AF33F5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96AF4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5CF5590" w14:textId="0AC4F9B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5E12718B" w14:textId="41ACACC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049AC17C" w14:textId="186D638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3FFD594F" w14:textId="3790EB7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5580C6E" w14:textId="10D59E3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DE1C4E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9BE8629" w14:textId="77777777" w:rsidTr="00084A91">
        <w:trPr>
          <w:trHeight w:val="25"/>
        </w:trPr>
        <w:tc>
          <w:tcPr>
            <w:tcW w:w="1668" w:type="dxa"/>
            <w:vMerge/>
          </w:tcPr>
          <w:p w14:paraId="1D69B9B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7C059416" w14:textId="2CA1FA4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390" w:type="dxa"/>
            <w:vAlign w:val="center"/>
          </w:tcPr>
          <w:p w14:paraId="7D0F198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546FA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D4CE28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599BA5C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34388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569A6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0130E7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C39A1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A0118C1" w14:textId="0EF1565D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771F7CE6" w14:textId="296B282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E078D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2BDCAFB" w14:textId="2DC63EFC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620EE87" w14:textId="1F9B8EE9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486B87B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6043173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DE12EA" w14:textId="4DA62CD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A88597F" w14:textId="7B14050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6BDE49B5" w14:textId="4A12E41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</w:tr>
      <w:tr w:rsidR="00DE1874" w14:paraId="1484CABE" w14:textId="77777777" w:rsidTr="00084A91">
        <w:trPr>
          <w:trHeight w:val="25"/>
        </w:trPr>
        <w:tc>
          <w:tcPr>
            <w:tcW w:w="1668" w:type="dxa"/>
            <w:vMerge/>
          </w:tcPr>
          <w:p w14:paraId="2D2DB1D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D0BF12D" w14:textId="229F79E8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0" w:type="dxa"/>
            <w:vAlign w:val="center"/>
          </w:tcPr>
          <w:p w14:paraId="5E3019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63DC90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572D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1A70B4C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0D390FA" w14:textId="453850F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6DB57C" w14:textId="0E574680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ED8613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E15541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348C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A55125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CAD9D0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B6DCDF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E834DF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1E525F96" w14:textId="4FAB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929BE14" w14:textId="2D6325B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6DF523" w14:textId="1A1EDF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61FA75" w14:textId="7A97518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3D243ED" w14:textId="5B8AE5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0352685" w14:textId="77777777" w:rsidTr="00084A91">
        <w:trPr>
          <w:trHeight w:val="25"/>
        </w:trPr>
        <w:tc>
          <w:tcPr>
            <w:tcW w:w="1668" w:type="dxa"/>
            <w:vMerge/>
          </w:tcPr>
          <w:p w14:paraId="4562A73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74B62B7E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0BAF6F4C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44D6716" w14:textId="18EAC23B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878A4D7" w14:textId="012A0F67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A</w:t>
            </w:r>
          </w:p>
        </w:tc>
        <w:tc>
          <w:tcPr>
            <w:tcW w:w="389" w:type="dxa"/>
            <w:vAlign w:val="center"/>
          </w:tcPr>
          <w:p w14:paraId="17588A86" w14:textId="12CB3631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AC6F5EB" w14:textId="71677F43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D51DE5" w14:textId="459D9E3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B</w:t>
            </w:r>
          </w:p>
        </w:tc>
        <w:tc>
          <w:tcPr>
            <w:tcW w:w="454" w:type="dxa"/>
            <w:vAlign w:val="center"/>
          </w:tcPr>
          <w:p w14:paraId="73E8DF1D" w14:textId="759C4400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C</w:t>
            </w:r>
          </w:p>
        </w:tc>
        <w:tc>
          <w:tcPr>
            <w:tcW w:w="284" w:type="dxa"/>
            <w:vAlign w:val="center"/>
          </w:tcPr>
          <w:p w14:paraId="47C43E5E" w14:textId="60639696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E99661A" w14:textId="54EE619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D</w:t>
            </w:r>
          </w:p>
        </w:tc>
        <w:tc>
          <w:tcPr>
            <w:tcW w:w="396" w:type="dxa"/>
            <w:vAlign w:val="center"/>
          </w:tcPr>
          <w:p w14:paraId="6DEED7FF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EE148B2" w14:textId="08C5EA89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E</w:t>
            </w:r>
          </w:p>
        </w:tc>
        <w:tc>
          <w:tcPr>
            <w:tcW w:w="390" w:type="dxa"/>
            <w:vAlign w:val="center"/>
          </w:tcPr>
          <w:p w14:paraId="23AEC6A2" w14:textId="7004F20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306F2F9" w14:textId="75EA534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F</w:t>
            </w:r>
          </w:p>
        </w:tc>
        <w:tc>
          <w:tcPr>
            <w:tcW w:w="418" w:type="dxa"/>
            <w:vAlign w:val="center"/>
          </w:tcPr>
          <w:p w14:paraId="3CA3DDD3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581B74D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C61F90A" w14:textId="51C4554A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9BB60C" w14:textId="7408CE0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G</w:t>
            </w:r>
          </w:p>
        </w:tc>
        <w:tc>
          <w:tcPr>
            <w:tcW w:w="425" w:type="dxa"/>
            <w:vAlign w:val="center"/>
          </w:tcPr>
          <w:p w14:paraId="61A3B3CA" w14:textId="5644BB2E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H</w:t>
            </w:r>
          </w:p>
        </w:tc>
      </w:tr>
      <w:tr w:rsidR="00DE1874" w14:paraId="452A582A" w14:textId="77777777" w:rsidTr="00084A91">
        <w:trPr>
          <w:trHeight w:val="25"/>
        </w:trPr>
        <w:tc>
          <w:tcPr>
            <w:tcW w:w="1668" w:type="dxa"/>
            <w:vMerge w:val="restart"/>
          </w:tcPr>
          <w:p w14:paraId="7213A9D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684C3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3FC39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" w:type="dxa"/>
          </w:tcPr>
          <w:p w14:paraId="643FAFA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7A42893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6597AE6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070A2C3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2C4FE7F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1081E2D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61E8273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22359CB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7DCAA8C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2B96A8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7E398D1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00E6C4D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3019130A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4CFC384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0308ED3B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0881A6F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70EFCE0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ABF505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58796BD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21D926E" w14:textId="77777777" w:rsidTr="00084A91">
        <w:trPr>
          <w:trHeight w:val="25"/>
        </w:trPr>
        <w:tc>
          <w:tcPr>
            <w:tcW w:w="1668" w:type="dxa"/>
            <w:vMerge/>
          </w:tcPr>
          <w:p w14:paraId="04852D4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426FDD3" w14:textId="47109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66E432E2" w14:textId="2F1B58E3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8100E2" w14:textId="472DBB8E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F0BD6CF" w14:textId="6C95559D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3CB4F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F6513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F95EE9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5EEE1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584488F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847BD2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330754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11200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05AB1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D8089CF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733B3E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058A49E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416B8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9C7AAC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BEF9B1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726BA7CE" w14:textId="77777777" w:rsidTr="00084A91">
        <w:trPr>
          <w:trHeight w:val="25"/>
        </w:trPr>
        <w:tc>
          <w:tcPr>
            <w:tcW w:w="1668" w:type="dxa"/>
            <w:vMerge/>
          </w:tcPr>
          <w:p w14:paraId="13874DF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8C6EBED" w14:textId="1DED2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1255ABDB" w14:textId="3209BB27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BAEB258" w14:textId="3A5D82BD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FCC63D" w14:textId="306D4FA6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374DFE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B2E7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BD1D24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B7D128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83DE23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91B87BC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032FC8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F0EC0F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0D186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6EC18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50306C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028A7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A0BA3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13A09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03F8C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BC3F541" w14:textId="77777777" w:rsidTr="00084A91">
        <w:trPr>
          <w:trHeight w:val="25"/>
        </w:trPr>
        <w:tc>
          <w:tcPr>
            <w:tcW w:w="1668" w:type="dxa"/>
            <w:vMerge/>
          </w:tcPr>
          <w:p w14:paraId="27118EE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67A44AE5" w14:textId="69418202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24DA339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1FB1AF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46B5D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8BB152F" w14:textId="5F67782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C286D57" w14:textId="1F790C0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5F75E1A" w14:textId="01CFCB5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DE1C777" w14:textId="1BB90ED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9ADE6A9" w14:textId="257C25F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F76D7B5" w14:textId="26C8E12D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2D3E0D67" w14:textId="03734588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094E94E" w14:textId="783F1F2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BC73A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244F1B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CFB835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47EB8EB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2CE7C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81ED4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77CB6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AC2D6EC" w14:textId="77777777" w:rsidTr="00084A91">
        <w:trPr>
          <w:trHeight w:val="25"/>
        </w:trPr>
        <w:tc>
          <w:tcPr>
            <w:tcW w:w="1668" w:type="dxa"/>
            <w:vMerge/>
          </w:tcPr>
          <w:p w14:paraId="07A4A49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24B16DC" w14:textId="67E707EF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5B8E63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16596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153BB2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34409F3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29C49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367E87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144DF0A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D150A5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3A416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4EC2D85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39AE8C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8E22E75" w14:textId="0ED768E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81D0FA7" w14:textId="78DF7A6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DEE48A4" w14:textId="30675BC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4965A6A7" w14:textId="0839523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5BB71DCC" w14:textId="1A12D44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AFEFFB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3A5CD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22A828B" w14:textId="77777777" w:rsidTr="00084A91">
        <w:trPr>
          <w:trHeight w:val="25"/>
        </w:trPr>
        <w:tc>
          <w:tcPr>
            <w:tcW w:w="1668" w:type="dxa"/>
            <w:vMerge/>
          </w:tcPr>
          <w:p w14:paraId="2FBBF98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9613338" w14:textId="138E21B3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00F6D080" w14:textId="5787B2BE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A97A38" w14:textId="0BE10BED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C28744" w14:textId="5521D3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50CC27A3" w14:textId="46BE553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977F9" w14:textId="32DF975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C6A8B" w14:textId="7B1A168A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4301D3B" w14:textId="13428CA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4DE25E5" w14:textId="3889A31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9608447" w14:textId="5AE905A0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16BF7994" w14:textId="5FEE7AC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AA7D7D1" w14:textId="289A6C6A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40F377B" w14:textId="3632EB6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6D03941" w14:textId="5A7CB1A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2D316F12" w14:textId="7CB8C742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5C7ED423" w14:textId="57C11C8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089D3150" w14:textId="267009BD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1798170" w14:textId="33324EF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D676214" w14:textId="2C0BE8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</w:tr>
      <w:tr w:rsidR="00DE1874" w14:paraId="6C8CA521" w14:textId="77777777" w:rsidTr="00084A91">
        <w:trPr>
          <w:trHeight w:val="25"/>
        </w:trPr>
        <w:tc>
          <w:tcPr>
            <w:tcW w:w="1668" w:type="dxa"/>
            <w:vMerge/>
          </w:tcPr>
          <w:p w14:paraId="133E980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635BA32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4D8F021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50B814" w14:textId="5DD4758E" w:rsidR="00DE1874" w:rsidRPr="00E51CF4" w:rsidRDefault="007C0398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A</w:t>
            </w:r>
          </w:p>
        </w:tc>
        <w:tc>
          <w:tcPr>
            <w:tcW w:w="390" w:type="dxa"/>
            <w:vAlign w:val="center"/>
          </w:tcPr>
          <w:p w14:paraId="6DB28AD0" w14:textId="32778AFA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B</w:t>
            </w:r>
          </w:p>
        </w:tc>
        <w:tc>
          <w:tcPr>
            <w:tcW w:w="389" w:type="dxa"/>
            <w:vAlign w:val="center"/>
          </w:tcPr>
          <w:p w14:paraId="75844C9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7A42F2" w14:textId="3966B2A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06729E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0BEB99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FE1A9D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F3CB5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70541C3" w14:textId="4D267296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FB8C568" w14:textId="67DE105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C</w:t>
            </w:r>
          </w:p>
        </w:tc>
        <w:tc>
          <w:tcPr>
            <w:tcW w:w="390" w:type="dxa"/>
            <w:vAlign w:val="center"/>
          </w:tcPr>
          <w:p w14:paraId="7E7A126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1FE6C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EE574E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C196A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4BC95D9" w14:textId="6884021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D</w:t>
            </w:r>
          </w:p>
        </w:tc>
        <w:tc>
          <w:tcPr>
            <w:tcW w:w="425" w:type="dxa"/>
            <w:vAlign w:val="center"/>
          </w:tcPr>
          <w:p w14:paraId="61CD8D3B" w14:textId="473DEB29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B003C0" w14:textId="7D272F3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E</w:t>
            </w:r>
          </w:p>
        </w:tc>
      </w:tr>
    </w:tbl>
    <w:p w14:paraId="6AA7CEA8" w14:textId="77777777" w:rsidR="00DE1874" w:rsidRPr="00E51CF4" w:rsidRDefault="00DE1874" w:rsidP="00DE1874">
      <w:r w:rsidRPr="00E51CF4"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DE1874" w14:paraId="7595A52C" w14:textId="77777777" w:rsidTr="007C0398">
        <w:tc>
          <w:tcPr>
            <w:tcW w:w="9464" w:type="dxa"/>
            <w:gridSpan w:val="2"/>
          </w:tcPr>
          <w:p w14:paraId="42B003F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IMPACTOS POTENCIALES</w:t>
            </w:r>
          </w:p>
        </w:tc>
      </w:tr>
      <w:tr w:rsidR="00DE1874" w14:paraId="4B1F603E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8EE85E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ARROLLO CIENTÍFICO Y TECNOLÓGICO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1934DE0" w14:textId="68E3F239" w:rsidR="00DE1874" w:rsidRPr="009B5824" w:rsidRDefault="00DE1874" w:rsidP="007B1016">
            <w:pPr>
              <w:spacing w:before="6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>El modelo desarrollado</w:t>
            </w:r>
            <w:r w:rsidR="007B1016">
              <w:rPr>
                <w:sz w:val="20"/>
              </w:rPr>
              <w:t xml:space="preserve"> en el proyecto representa una alternativa de apoyo a la evaluación de factores de riesgo psicosocial ocupacional para ser aplicado en el contexto colombiano </w:t>
            </w:r>
            <w:r>
              <w:rPr>
                <w:sz w:val="20"/>
              </w:rPr>
              <w:t xml:space="preserve"> y es lo suficientemente genérico par ser aplicado a otros problemas como </w:t>
            </w:r>
            <w:r w:rsidR="007B1016">
              <w:rPr>
                <w:sz w:val="20"/>
              </w:rPr>
              <w:t>análisis de satisfacción en locales comerciales o medición de déficit de atención en aulas de clase</w:t>
            </w:r>
            <w:r>
              <w:rPr>
                <w:sz w:val="20"/>
              </w:rPr>
              <w:t>.</w:t>
            </w:r>
          </w:p>
        </w:tc>
      </w:tr>
      <w:tr w:rsidR="00DE1874" w14:paraId="529D8DED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BC0A8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EBEADB" w14:textId="4985280A" w:rsidR="00DE1874" w:rsidRDefault="007B1016" w:rsidP="007B1016">
            <w:pPr>
              <w:spacing w:before="120" w:after="120"/>
              <w:jc w:val="both"/>
              <w:rPr>
                <w:sz w:val="20"/>
              </w:rPr>
            </w:pPr>
            <w:r>
              <w:rPr>
                <w:sz w:val="20"/>
              </w:rPr>
              <w:t>Los modelos de clasificación, así como los métodos de extracción de características y su uso para la complementación en los sistemas de inferencia, representan una herramienta con un alto potencial de aporte en futuras investigaciones relacionadas con trastornos psicológicos</w:t>
            </w:r>
            <w:r w:rsidR="00B4549B">
              <w:rPr>
                <w:sz w:val="20"/>
              </w:rPr>
              <w:t>.</w:t>
            </w:r>
          </w:p>
        </w:tc>
      </w:tr>
      <w:tr w:rsidR="00DE1874" w14:paraId="522299ED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15AAA0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IMPACTO Y PROYECCIÓN EN LA SOCIEDAD</w:t>
            </w:r>
          </w:p>
          <w:p w14:paraId="0E3A5CE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0A31BA" w14:textId="182C34CA" w:rsidR="00DE1874" w:rsidRPr="009B5824" w:rsidRDefault="00DE1874" w:rsidP="00431C90">
            <w:pPr>
              <w:spacing w:before="6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>La plataforma que se genera en est</w:t>
            </w:r>
            <w:r w:rsidR="00B4549B">
              <w:rPr>
                <w:sz w:val="20"/>
              </w:rPr>
              <w:t>e proyecto</w:t>
            </w:r>
            <w:r w:rsidR="00431C90">
              <w:rPr>
                <w:sz w:val="20"/>
              </w:rPr>
              <w:t>,</w:t>
            </w:r>
            <w:r w:rsidR="00B4549B">
              <w:rPr>
                <w:sz w:val="20"/>
              </w:rPr>
              <w:t xml:space="preserve"> podría ser utilizada con fines de prevención de </w:t>
            </w:r>
            <w:r w:rsidR="00431C90">
              <w:rPr>
                <w:sz w:val="20"/>
              </w:rPr>
              <w:t>trastornos psicológicos</w:t>
            </w:r>
            <w:r w:rsidR="00B4549B">
              <w:rPr>
                <w:sz w:val="20"/>
              </w:rPr>
              <w:t xml:space="preserve"> no sólo </w:t>
            </w:r>
            <w:r w:rsidR="00431C90">
              <w:rPr>
                <w:sz w:val="20"/>
              </w:rPr>
              <w:t xml:space="preserve">a nivel ocupacional </w:t>
            </w:r>
            <w:r w:rsidR="00B4549B">
              <w:rPr>
                <w:sz w:val="20"/>
              </w:rPr>
              <w:t xml:space="preserve">sino también en entornos académicos  o en hogares </w:t>
            </w:r>
            <w:r w:rsidR="00431C90">
              <w:rPr>
                <w:sz w:val="20"/>
              </w:rPr>
              <w:t>de retiro para adultos mayores.</w:t>
            </w:r>
          </w:p>
        </w:tc>
      </w:tr>
      <w:tr w:rsidR="00DE1874" w14:paraId="70B1B56A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4780A2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2ACAC4" w14:textId="74826BBC" w:rsidR="00DE1874" w:rsidRPr="009B5824" w:rsidRDefault="00DE1874" w:rsidP="00431C90">
            <w:pPr>
              <w:spacing w:before="12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La comunidad </w:t>
            </w:r>
            <w:r w:rsidR="00431C90">
              <w:rPr>
                <w:sz w:val="20"/>
              </w:rPr>
              <w:t xml:space="preserve">orientada a psicología o la seguridad y salud del trabajo </w:t>
            </w:r>
            <w:r>
              <w:rPr>
                <w:sz w:val="20"/>
              </w:rPr>
              <w:t>contará con una herrami</w:t>
            </w:r>
            <w:r w:rsidR="00431C90">
              <w:rPr>
                <w:sz w:val="20"/>
              </w:rPr>
              <w:t>enta que facilitará el trabajo de valoración de condiciones de salud mental, de una forma individualizada en compañías o lugares con un número elevado de personas.</w:t>
            </w:r>
          </w:p>
        </w:tc>
      </w:tr>
      <w:tr w:rsidR="00DE1874" w14:paraId="05DAF58C" w14:textId="77777777" w:rsidTr="007C0398">
        <w:tc>
          <w:tcPr>
            <w:tcW w:w="1668" w:type="dxa"/>
            <w:vMerge w:val="restart"/>
            <w:vAlign w:val="center"/>
          </w:tcPr>
          <w:p w14:paraId="7F4D254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PECTOS</w:t>
            </w:r>
          </w:p>
          <w:p w14:paraId="4D9C7B6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ÉTICOS Y</w:t>
            </w:r>
          </w:p>
          <w:p w14:paraId="0737BBA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MBIENTALES</w:t>
            </w:r>
          </w:p>
        </w:tc>
        <w:tc>
          <w:tcPr>
            <w:tcW w:w="7796" w:type="dxa"/>
          </w:tcPr>
          <w:p w14:paraId="00277C5F" w14:textId="0EEB78CA" w:rsidR="00DE1874" w:rsidRPr="009B5824" w:rsidRDefault="007B1016" w:rsidP="007C0398">
            <w:pPr>
              <w:spacing w:before="6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>Antes de realizar las pruebas, se les informará a las personas sobre el manejo de la información que se va a recolectar. Nunca se publicará información en forma individual, siempre serán datos consolidados. Las personas muestreadas firmaran primero el formato de consentimiento informado el cual se anexará a los documentos de entrega.</w:t>
            </w:r>
          </w:p>
        </w:tc>
      </w:tr>
      <w:tr w:rsidR="00DE1874" w14:paraId="7C5D3B54" w14:textId="77777777" w:rsidTr="007C0398">
        <w:tc>
          <w:tcPr>
            <w:tcW w:w="1668" w:type="dxa"/>
            <w:vMerge/>
          </w:tcPr>
          <w:p w14:paraId="3C0AB5B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</w:tcPr>
          <w:p w14:paraId="01E9AB4C" w14:textId="5FE0AE22" w:rsidR="00DE1874" w:rsidRPr="009B5824" w:rsidRDefault="00B4549B" w:rsidP="00B4549B">
            <w:pPr>
              <w:spacing w:before="60" w:after="120"/>
              <w:jc w:val="both"/>
              <w:rPr>
                <w:i/>
                <w:sz w:val="20"/>
              </w:rPr>
            </w:pPr>
            <w:r w:rsidRPr="00B4549B">
              <w:rPr>
                <w:sz w:val="20"/>
              </w:rPr>
              <w:t>En el momento que el sistema que propone el presente proyecto fuese puesto en producción con fines comerciales, se incorporarán mecanismos para censurar u ocultar la identidad de las personas que no hayan autorizado el m</w:t>
            </w:r>
            <w:r>
              <w:rPr>
                <w:sz w:val="20"/>
              </w:rPr>
              <w:t>anejo de sus datos personales, en</w:t>
            </w:r>
            <w:r w:rsidRPr="00B4549B">
              <w:rPr>
                <w:sz w:val="20"/>
              </w:rPr>
              <w:t xml:space="preserve"> conformidad con la ley 1581 de 2012.</w:t>
            </w:r>
          </w:p>
        </w:tc>
      </w:tr>
    </w:tbl>
    <w:p w14:paraId="1FB9F29E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p w14:paraId="16529F6A" w14:textId="77777777" w:rsidR="009B5824" w:rsidRDefault="009B5824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9464"/>
      </w:tblGrid>
      <w:tr w:rsidR="00A20408" w14:paraId="52C2DCE1" w14:textId="77777777" w:rsidTr="00527749">
        <w:tc>
          <w:tcPr>
            <w:tcW w:w="9464" w:type="dxa"/>
          </w:tcPr>
          <w:p w14:paraId="4958124C" w14:textId="77777777" w:rsidR="00A20408" w:rsidRDefault="00A20408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BIBLIOGRAFÍA</w:t>
            </w:r>
          </w:p>
        </w:tc>
      </w:tr>
      <w:tr w:rsidR="00A20408" w:rsidRPr="00980197" w14:paraId="3F7A36D9" w14:textId="77777777" w:rsidTr="00C76535">
        <w:trPr>
          <w:trHeight w:val="8505"/>
        </w:trPr>
        <w:tc>
          <w:tcPr>
            <w:tcW w:w="9464" w:type="dxa"/>
            <w:vAlign w:val="center"/>
          </w:tcPr>
          <w:p w14:paraId="631B32D6" w14:textId="66255C8F" w:rsidR="00D754DF" w:rsidRPr="00D754DF" w:rsidRDefault="00527749" w:rsidP="00D754DF">
            <w:pPr>
              <w:pStyle w:val="NormalWeb"/>
              <w:jc w:val="center"/>
              <w:rPr>
                <w:rFonts w:ascii="Calibri" w:hAnsi="Calibri"/>
                <w:sz w:val="16"/>
              </w:rPr>
            </w:pP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begin"/>
            </w:r>
            <w:r w:rsidR="00D754DF">
              <w:rPr>
                <w:color w:val="000000" w:themeColor="text1"/>
                <w:sz w:val="16"/>
                <w:szCs w:val="16"/>
              </w:rPr>
              <w:instrText>ADDIN RW.BIB</w:instrText>
            </w: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separate"/>
            </w:r>
            <w:proofErr w:type="spellStart"/>
            <w:r w:rsidR="00D754DF" w:rsidRPr="00D754DF">
              <w:rPr>
                <w:rFonts w:ascii="Calibri" w:hAnsi="Calibri"/>
                <w:sz w:val="16"/>
              </w:rPr>
              <w:t>References</w:t>
            </w:r>
            <w:proofErr w:type="spellEnd"/>
          </w:p>
          <w:p w14:paraId="257A337B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] Ministerio de la protección social, "Resolución 2646 de 2008," 2008. </w:t>
            </w:r>
          </w:p>
          <w:p w14:paraId="5C15B333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] M. Rodríguez, "Factores Psicosociales de Riesgo Laboral: ¿Nuevos tiempos, nuevos riesgos?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Observatorio Laboral Revista Venezolana, </w:t>
            </w:r>
            <w:r w:rsidRPr="00D754DF">
              <w:rPr>
                <w:rFonts w:ascii="Calibri" w:hAnsi="Calibri"/>
                <w:sz w:val="16"/>
              </w:rPr>
              <w:t xml:space="preserve">vol. 2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D754DF">
              <w:rPr>
                <w:rFonts w:ascii="Calibri" w:hAnsi="Calibri"/>
                <w:sz w:val="16"/>
              </w:rPr>
              <w:t xml:space="preserve">pp. 127-141, 2009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1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://dialnet.unirioja.es/servlet/oaiart?codigo=2995368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47888A3D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] H. E. </w:t>
            </w:r>
            <w:proofErr w:type="spellStart"/>
            <w:r w:rsidRPr="00D754DF">
              <w:rPr>
                <w:rFonts w:ascii="Calibri" w:hAnsi="Calibri"/>
                <w:sz w:val="16"/>
              </w:rPr>
              <w:t>Landber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H. </w:t>
            </w:r>
            <w:proofErr w:type="spellStart"/>
            <w:r w:rsidRPr="00D754DF">
              <w:rPr>
                <w:rFonts w:ascii="Calibri" w:hAnsi="Calibri"/>
                <w:sz w:val="16"/>
              </w:rPr>
              <w:t>Westber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H. </w:t>
            </w:r>
            <w:proofErr w:type="spellStart"/>
            <w:r w:rsidRPr="00D754DF">
              <w:rPr>
                <w:rFonts w:ascii="Calibri" w:hAnsi="Calibri"/>
                <w:sz w:val="16"/>
              </w:rPr>
              <w:t>Tinnerberg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Evalua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ssess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pproach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hemic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xposur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as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odel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sz w:val="16"/>
              </w:rPr>
              <w:t>comparis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easurement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Safety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cien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09, pp. 412-420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2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5753517315631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ssci.2018.06.006.</w:t>
            </w:r>
          </w:p>
          <w:p w14:paraId="5C2C106A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4] C. R. N. CORRAO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Biologic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Industrial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50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D754DF">
              <w:rPr>
                <w:rFonts w:ascii="Calibri" w:hAnsi="Calibri"/>
                <w:sz w:val="16"/>
              </w:rPr>
              <w:t xml:space="preserve">pp. 326-337, 2012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3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jlc.jst.go.jp/DN/JALC/10007643537?from=SUMMON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2486/indhealth.MS1324.</w:t>
            </w:r>
          </w:p>
          <w:p w14:paraId="217E8C93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5] E. G. Marshall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Work-Rel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ninten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juries </w:t>
            </w:r>
            <w:proofErr w:type="spellStart"/>
            <w:r w:rsidRPr="00D754DF">
              <w:rPr>
                <w:rFonts w:ascii="Calibri" w:hAnsi="Calibri"/>
                <w:sz w:val="16"/>
              </w:rPr>
              <w:t>Associ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urrican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andy in New Jersey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isaste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dicine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ubli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reparednes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0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D754DF">
              <w:rPr>
                <w:rFonts w:ascii="Calibri" w:hAnsi="Calibri"/>
                <w:sz w:val="16"/>
              </w:rPr>
              <w:t xml:space="preserve">pp. 394-404, 2016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4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-cambridge-org.ezproxy.javeriana.edu.co/core/article/workrelated-unintentional-injuries-associated-with-hurricane-sandy-in-new-jersey/AB0220A1F1E274EA41B0C2A33D0F2DCB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7/dmp.2016.47.</w:t>
            </w:r>
          </w:p>
          <w:p w14:paraId="0EE3A39F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6] P. </w:t>
            </w:r>
            <w:proofErr w:type="spellStart"/>
            <w:r w:rsidRPr="00D754DF">
              <w:rPr>
                <w:rFonts w:ascii="Calibri" w:hAnsi="Calibri"/>
                <w:sz w:val="16"/>
              </w:rPr>
              <w:t>Nataletti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xposu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Mechanic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Vibra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: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Itali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Vibra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atabas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ssess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International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Safety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rgonomic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4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D754DF">
              <w:rPr>
                <w:rFonts w:ascii="Calibri" w:hAnsi="Calibri"/>
                <w:sz w:val="16"/>
              </w:rPr>
              <w:t xml:space="preserve">pp. 379-386, 200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5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://www.tandfonline.com/doi/abs/10.1080/10803548.2008.11076775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80/10803548.2008.11076775.</w:t>
            </w:r>
          </w:p>
          <w:p w14:paraId="4E08B16D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7] Raúl Mirza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Noise-Induc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ear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os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nvironment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dicine, </w:t>
            </w:r>
            <w:r w:rsidRPr="00D754DF">
              <w:rPr>
                <w:rFonts w:ascii="Calibri" w:hAnsi="Calibri"/>
                <w:sz w:val="16"/>
              </w:rPr>
              <w:t xml:space="preserve">vol. 60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9), </w:t>
            </w:r>
            <w:r w:rsidRPr="00D754DF">
              <w:rPr>
                <w:rFonts w:ascii="Calibri" w:hAnsi="Calibri"/>
                <w:sz w:val="16"/>
              </w:rPr>
              <w:t xml:space="preserve">pp. e501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6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30095587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97/JOM.0000000000001423.</w:t>
            </w:r>
          </w:p>
          <w:p w14:paraId="3E8B71F2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8] V. </w:t>
            </w:r>
            <w:proofErr w:type="spellStart"/>
            <w:r w:rsidRPr="00D754DF">
              <w:rPr>
                <w:rFonts w:ascii="Calibri" w:hAnsi="Calibri"/>
                <w:sz w:val="16"/>
              </w:rPr>
              <w:t>Forastieri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Psychosoci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isk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work-rel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tress," Jul, 2013. </w:t>
            </w:r>
          </w:p>
          <w:p w14:paraId="069F3878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9] V. </w:t>
            </w:r>
            <w:proofErr w:type="spellStart"/>
            <w:r w:rsidRPr="00D754DF">
              <w:rPr>
                <w:rFonts w:ascii="Calibri" w:hAnsi="Calibri"/>
                <w:sz w:val="16"/>
              </w:rPr>
              <w:t>Putz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-Anderson, B. P. Bernard and </w:t>
            </w:r>
            <w:proofErr w:type="spellStart"/>
            <w:r w:rsidRPr="00D754DF">
              <w:rPr>
                <w:rFonts w:ascii="Calibri" w:hAnsi="Calibri"/>
                <w:sz w:val="16"/>
              </w:rPr>
              <w:t>N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Institut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afety and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Musculoskelet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isorde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Workpla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proofErr w:type="gramStart"/>
            <w:r w:rsidRPr="00D754DF">
              <w:rPr>
                <w:rFonts w:ascii="Calibri" w:hAnsi="Calibri"/>
                <w:i/>
                <w:iCs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:</w:t>
            </w:r>
            <w:proofErr w:type="gram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Critic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Review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pidemiologi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viden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Work-Related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Musculoskelet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isorde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Neck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Uppe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xtremit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Low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Back. </w:t>
            </w:r>
            <w:r w:rsidRPr="00D754DF">
              <w:rPr>
                <w:rFonts w:ascii="Calibri" w:hAnsi="Calibri"/>
                <w:sz w:val="16"/>
              </w:rPr>
              <w:t>1997Available</w:t>
            </w:r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7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://hdl.handle.net/2027/uc1.31210011098603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2546081F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0] Morales D. Diana, "Trabajo por turnos y presencia de obesidad en los trabajadores: Una revisión sistemática exploratoria," </w:t>
            </w:r>
            <w:proofErr w:type="spellStart"/>
            <w:r w:rsidRPr="00D754DF">
              <w:rPr>
                <w:rFonts w:ascii="Calibri" w:hAnsi="Calibri"/>
                <w:sz w:val="16"/>
              </w:rPr>
              <w:t>J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1, 2014. </w:t>
            </w:r>
          </w:p>
          <w:p w14:paraId="0AB24D67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11] K. Azuma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Prevale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ssoci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nonspecific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uilding‐rel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ymptom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office </w:t>
            </w:r>
            <w:proofErr w:type="spellStart"/>
            <w:r w:rsidRPr="00D754DF">
              <w:rPr>
                <w:rFonts w:ascii="Calibri" w:hAnsi="Calibri"/>
                <w:sz w:val="16"/>
              </w:rPr>
              <w:t>employe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sz w:val="16"/>
              </w:rPr>
              <w:t>Jap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: </w:t>
            </w:r>
            <w:proofErr w:type="spellStart"/>
            <w:r w:rsidRPr="00D754DF">
              <w:rPr>
                <w:rFonts w:ascii="Calibri" w:hAnsi="Calibri"/>
                <w:sz w:val="16"/>
              </w:rPr>
              <w:t>relationship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etwee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nviron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sz w:val="16"/>
              </w:rPr>
              <w:t>Indo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ir </w:t>
            </w:r>
            <w:proofErr w:type="spellStart"/>
            <w:r w:rsidRPr="00D754DF">
              <w:rPr>
                <w:rFonts w:ascii="Calibri" w:hAnsi="Calibri"/>
                <w:sz w:val="16"/>
              </w:rPr>
              <w:t>Quali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and 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tress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Indoo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ir, </w:t>
            </w:r>
            <w:r w:rsidRPr="00D754DF">
              <w:rPr>
                <w:rFonts w:ascii="Calibri" w:hAnsi="Calibri"/>
                <w:sz w:val="16"/>
              </w:rPr>
              <w:t xml:space="preserve">vol. 25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5), </w:t>
            </w:r>
            <w:r w:rsidRPr="00D754DF">
              <w:rPr>
                <w:rFonts w:ascii="Calibri" w:hAnsi="Calibri"/>
                <w:sz w:val="16"/>
              </w:rPr>
              <w:t xml:space="preserve">pp. 499-511, 2015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8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onlinelibrary.wiley.com/doi/abs/10.1111/ina.12158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11/ina.12158.</w:t>
            </w:r>
          </w:p>
          <w:p w14:paraId="75502E79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2] L. </w:t>
            </w:r>
            <w:proofErr w:type="spellStart"/>
            <w:r w:rsidRPr="00D754DF">
              <w:rPr>
                <w:rFonts w:ascii="Calibri" w:hAnsi="Calibri"/>
                <w:sz w:val="16"/>
              </w:rPr>
              <w:t>Wiegne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Prevale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perceiv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tress and </w:t>
            </w:r>
            <w:proofErr w:type="spellStart"/>
            <w:r w:rsidRPr="00D754DF">
              <w:rPr>
                <w:rFonts w:ascii="Calibri" w:hAnsi="Calibri"/>
                <w:sz w:val="16"/>
              </w:rPr>
              <w:t>associa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symptom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exhaus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anxie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a </w:t>
            </w:r>
            <w:proofErr w:type="spellStart"/>
            <w:r w:rsidRPr="00D754DF">
              <w:rPr>
                <w:rFonts w:ascii="Calibri" w:hAnsi="Calibri"/>
                <w:sz w:val="16"/>
              </w:rPr>
              <w:t>work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g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opula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eek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rimar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a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- </w:t>
            </w:r>
            <w:proofErr w:type="spellStart"/>
            <w:r w:rsidRPr="00D754DF">
              <w:rPr>
                <w:rFonts w:ascii="Calibri" w:hAnsi="Calibri"/>
                <w:sz w:val="16"/>
              </w:rPr>
              <w:t>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bserv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tud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BMC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amil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racti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6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D754DF">
              <w:rPr>
                <w:rFonts w:ascii="Calibri" w:hAnsi="Calibri"/>
                <w:sz w:val="16"/>
              </w:rPr>
              <w:t xml:space="preserve">pp. 38, 2015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19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25880219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86/s12875-015-0252-7.</w:t>
            </w:r>
          </w:p>
          <w:p w14:paraId="2013D1CB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13] M. Luca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Prevale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it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lationship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haracteristic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a </w:t>
            </w:r>
            <w:proofErr w:type="spellStart"/>
            <w:r w:rsidRPr="00D754DF">
              <w:rPr>
                <w:rFonts w:ascii="Calibri" w:hAnsi="Calibri"/>
                <w:sz w:val="16"/>
              </w:rPr>
              <w:t>samp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public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e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Neuropsychiatri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iseas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Treatment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0, pp. 519-525, 2014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0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24707177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2147/NDT.S56989.</w:t>
            </w:r>
          </w:p>
          <w:p w14:paraId="336419B6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4] Ministerio de salud, "Indicadores de riesgos laborales," </w:t>
            </w:r>
            <w:r w:rsidRPr="00D754DF">
              <w:rPr>
                <w:rFonts w:ascii="Calibri" w:hAnsi="Calibri"/>
                <w:i/>
                <w:iCs/>
                <w:sz w:val="16"/>
              </w:rPr>
              <w:t>Https</w:t>
            </w:r>
            <w:proofErr w:type="gramStart"/>
            <w:r w:rsidRPr="00D754DF">
              <w:rPr>
                <w:rFonts w:ascii="Calibri" w:hAnsi="Calibri"/>
                <w:i/>
                <w:iCs/>
                <w:sz w:val="16"/>
              </w:rPr>
              <w:t>:/</w:t>
            </w:r>
            <w:proofErr w:type="gramEnd"/>
            <w:r w:rsidRPr="00D754DF">
              <w:rPr>
                <w:rFonts w:ascii="Calibri" w:hAnsi="Calibri"/>
                <w:i/>
                <w:iCs/>
                <w:sz w:val="16"/>
              </w:rPr>
              <w:t xml:space="preserve">/Www.Minsalud.Gov.Co, </w:t>
            </w:r>
            <w:r w:rsidRPr="00D754DF">
              <w:rPr>
                <w:rFonts w:ascii="Calibri" w:hAnsi="Calibri"/>
                <w:sz w:val="16"/>
              </w:rPr>
              <w:t xml:space="preserve">2018. </w:t>
            </w:r>
          </w:p>
          <w:p w14:paraId="223B211A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5] Ministerio de salud, "Observatorio Nacional de Salud Mental," </w:t>
            </w:r>
            <w:r w:rsidRPr="00D754DF">
              <w:rPr>
                <w:rFonts w:ascii="Calibri" w:hAnsi="Calibri"/>
                <w:i/>
                <w:iCs/>
                <w:sz w:val="16"/>
              </w:rPr>
              <w:t>Http</w:t>
            </w:r>
            <w:proofErr w:type="gramStart"/>
            <w:r w:rsidRPr="00D754DF">
              <w:rPr>
                <w:rFonts w:ascii="Calibri" w:hAnsi="Calibri"/>
                <w:i/>
                <w:iCs/>
                <w:sz w:val="16"/>
              </w:rPr>
              <w:t>:/</w:t>
            </w:r>
            <w:proofErr w:type="gramEnd"/>
            <w:r w:rsidRPr="00D754DF">
              <w:rPr>
                <w:rFonts w:ascii="Calibri" w:hAnsi="Calibri"/>
                <w:i/>
                <w:iCs/>
                <w:sz w:val="16"/>
              </w:rPr>
              <w:t xml:space="preserve">/Onsaludmental.Minsalud.Gov.Co, </w:t>
            </w:r>
            <w:r w:rsidRPr="00D754DF">
              <w:rPr>
                <w:rFonts w:ascii="Calibri" w:hAnsi="Calibri"/>
                <w:sz w:val="16"/>
              </w:rPr>
              <w:t xml:space="preserve">2019. </w:t>
            </w:r>
          </w:p>
          <w:p w14:paraId="5171AEF2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6] Víctor H. </w:t>
            </w:r>
            <w:proofErr w:type="spellStart"/>
            <w:r w:rsidRPr="00D754DF">
              <w:rPr>
                <w:rFonts w:ascii="Calibri" w:hAnsi="Calibri"/>
                <w:sz w:val="16"/>
              </w:rPr>
              <w:t>Charria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, O. Felipe Arenas and </w:t>
            </w:r>
            <w:proofErr w:type="spellStart"/>
            <w:r w:rsidRPr="00D754DF">
              <w:rPr>
                <w:rFonts w:ascii="Calibri" w:hAnsi="Calibri"/>
                <w:sz w:val="16"/>
              </w:rPr>
              <w:t>Kew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V. </w:t>
            </w:r>
            <w:proofErr w:type="spellStart"/>
            <w:r w:rsidRPr="00D754DF">
              <w:rPr>
                <w:rFonts w:ascii="Calibri" w:hAnsi="Calibri"/>
                <w:sz w:val="16"/>
              </w:rPr>
              <w:t>Sarsosa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P, "Factores de riesgo psicosocial laboral: métodos e instrumentos de evaluación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Revista De La Facultad Nacional De Salud Pública, </w:t>
            </w:r>
            <w:r w:rsidRPr="00D754DF">
              <w:rPr>
                <w:rFonts w:ascii="Calibri" w:hAnsi="Calibri"/>
                <w:sz w:val="16"/>
              </w:rPr>
              <w:t xml:space="preserve">2011. </w:t>
            </w:r>
          </w:p>
          <w:p w14:paraId="11516537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lastRenderedPageBreak/>
              <w:t xml:space="preserve">[17] M. </w:t>
            </w:r>
            <w:proofErr w:type="spellStart"/>
            <w:r w:rsidRPr="00D754DF">
              <w:rPr>
                <w:rFonts w:ascii="Calibri" w:hAnsi="Calibri"/>
                <w:sz w:val="16"/>
              </w:rPr>
              <w:t>Caicoya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"Dilemas en la evaluación de riesgos psicosociales," 2004. </w:t>
            </w:r>
          </w:p>
          <w:p w14:paraId="7AA4A6A6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8] F. G. Benavides, J. </w:t>
            </w:r>
            <w:proofErr w:type="spellStart"/>
            <w:r w:rsidRPr="00D754DF">
              <w:rPr>
                <w:rFonts w:ascii="Calibri" w:hAnsi="Calibri"/>
                <w:sz w:val="16"/>
              </w:rPr>
              <w:t>Benac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C. </w:t>
            </w:r>
            <w:proofErr w:type="spellStart"/>
            <w:r w:rsidRPr="00D754DF">
              <w:rPr>
                <w:rFonts w:ascii="Calibri" w:hAnsi="Calibri"/>
                <w:sz w:val="16"/>
              </w:rPr>
              <w:t>Muntaner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Psychosoci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t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pla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: </w:t>
            </w:r>
            <w:proofErr w:type="spellStart"/>
            <w:r w:rsidRPr="00D754DF">
              <w:rPr>
                <w:rFonts w:ascii="Calibri" w:hAnsi="Calibri"/>
                <w:sz w:val="16"/>
              </w:rPr>
              <w:t>I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the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noug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vide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establis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fere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valu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? Job control and </w:t>
            </w:r>
            <w:proofErr w:type="spellStart"/>
            <w:r w:rsidRPr="00D754DF">
              <w:rPr>
                <w:rFonts w:ascii="Calibri" w:hAnsi="Calibri"/>
                <w:sz w:val="16"/>
              </w:rPr>
              <w:t>it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ffec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ublic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. (Editorial)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pidemiolog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&amp;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Communit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56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D754DF">
              <w:rPr>
                <w:rFonts w:ascii="Calibri" w:hAnsi="Calibri"/>
                <w:sz w:val="16"/>
              </w:rPr>
              <w:t xml:space="preserve">pp. 244, 2002. </w:t>
            </w:r>
          </w:p>
          <w:p w14:paraId="199A2CF0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19] S. </w:t>
            </w:r>
            <w:proofErr w:type="spellStart"/>
            <w:r w:rsidRPr="00D754DF">
              <w:rPr>
                <w:rFonts w:ascii="Calibri" w:hAnsi="Calibri"/>
                <w:sz w:val="16"/>
              </w:rPr>
              <w:t>Choi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Ris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Factor, Job Stress and </w:t>
            </w:r>
            <w:proofErr w:type="spellStart"/>
            <w:r w:rsidRPr="00D754DF">
              <w:rPr>
                <w:rFonts w:ascii="Calibri" w:hAnsi="Calibri"/>
                <w:sz w:val="16"/>
              </w:rPr>
              <w:t>Quali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Lif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sz w:val="16"/>
              </w:rPr>
              <w:t>Worke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owe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xtremi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ai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ho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Use Video </w:t>
            </w:r>
            <w:proofErr w:type="spellStart"/>
            <w:r w:rsidRPr="00D754DF">
              <w:rPr>
                <w:rFonts w:ascii="Calibri" w:hAnsi="Calibri"/>
                <w:sz w:val="16"/>
              </w:rPr>
              <w:t>Displa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Terminal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nnal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Rehabilita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dicine, </w:t>
            </w:r>
            <w:r w:rsidRPr="00D754DF">
              <w:rPr>
                <w:rFonts w:ascii="Calibri" w:hAnsi="Calibri"/>
                <w:sz w:val="16"/>
              </w:rPr>
              <w:t xml:space="preserve">vol. 42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D754DF">
              <w:rPr>
                <w:rFonts w:ascii="Calibri" w:hAnsi="Calibri"/>
                <w:sz w:val="16"/>
              </w:rPr>
              <w:t xml:space="preserve">pp. 101-112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1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29560330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5535/arm.2018.42.1.101.</w:t>
            </w:r>
          </w:p>
          <w:p w14:paraId="4ABAA5C4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0] K. </w:t>
            </w:r>
            <w:proofErr w:type="spellStart"/>
            <w:r w:rsidRPr="00D754DF">
              <w:rPr>
                <w:rFonts w:ascii="Calibri" w:hAnsi="Calibri"/>
                <w:sz w:val="16"/>
              </w:rPr>
              <w:t>Golonka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burnout and </w:t>
            </w:r>
            <w:proofErr w:type="spellStart"/>
            <w:r w:rsidRPr="00D754DF">
              <w:rPr>
                <w:rFonts w:ascii="Calibri" w:hAnsi="Calibri"/>
                <w:sz w:val="16"/>
              </w:rPr>
              <w:t>it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verlapp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ffec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anxie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International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dicine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nvironment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32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2), </w:t>
            </w:r>
            <w:r w:rsidRPr="00D754DF">
              <w:rPr>
                <w:rFonts w:ascii="Calibri" w:hAnsi="Calibri"/>
                <w:sz w:val="16"/>
              </w:rPr>
              <w:t xml:space="preserve">pp. 229-244, 2019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2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30855601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3075/ijomeh.1896.01323.</w:t>
            </w:r>
          </w:p>
          <w:p w14:paraId="75761AFB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1] </w:t>
            </w:r>
            <w:proofErr w:type="spellStart"/>
            <w:r w:rsidRPr="00D754DF">
              <w:rPr>
                <w:rFonts w:ascii="Calibri" w:hAnsi="Calibri"/>
                <w:sz w:val="16"/>
              </w:rPr>
              <w:t>Yong-Re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ua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Xu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-Feng </w:t>
            </w:r>
            <w:proofErr w:type="spellStart"/>
            <w:r w:rsidRPr="00D754DF">
              <w:rPr>
                <w:rFonts w:ascii="Calibri" w:hAnsi="Calibri"/>
                <w:sz w:val="16"/>
              </w:rPr>
              <w:t>Ouyang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Sitt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ostu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tec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s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ensor," in Oct 2012,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3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ieeexplore.ieee.org/document/6513203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09/BMEI.2012.6513203.</w:t>
            </w:r>
          </w:p>
          <w:p w14:paraId="4EF5F3A9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2] H. </w:t>
            </w:r>
            <w:proofErr w:type="spellStart"/>
            <w:r w:rsidRPr="00D754DF">
              <w:rPr>
                <w:rFonts w:ascii="Calibri" w:hAnsi="Calibri"/>
                <w:sz w:val="16"/>
              </w:rPr>
              <w:t>Jebelli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S. </w:t>
            </w:r>
            <w:proofErr w:type="spellStart"/>
            <w:r w:rsidRPr="00D754DF">
              <w:rPr>
                <w:rFonts w:ascii="Calibri" w:hAnsi="Calibri"/>
                <w:sz w:val="16"/>
              </w:rPr>
              <w:t>Hwa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S. Lee, "EEG-</w:t>
            </w:r>
            <w:proofErr w:type="spellStart"/>
            <w:r w:rsidRPr="00D754DF">
              <w:rPr>
                <w:rFonts w:ascii="Calibri" w:hAnsi="Calibri"/>
                <w:sz w:val="16"/>
              </w:rPr>
              <w:t>bas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e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' stress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t </w:t>
            </w:r>
            <w:proofErr w:type="spellStart"/>
            <w:r w:rsidRPr="00D754DF">
              <w:rPr>
                <w:rFonts w:ascii="Calibri" w:hAnsi="Calibri"/>
                <w:sz w:val="16"/>
              </w:rPr>
              <w:t>construc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it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utoma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Construc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93, pp. 315-324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4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658051830013X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autcon.2018.05.027.</w:t>
            </w:r>
          </w:p>
          <w:p w14:paraId="4C918A90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3] Z. </w:t>
            </w:r>
            <w:proofErr w:type="spellStart"/>
            <w:r w:rsidRPr="00D754DF">
              <w:rPr>
                <w:rFonts w:ascii="Calibri" w:hAnsi="Calibri"/>
                <w:sz w:val="16"/>
              </w:rPr>
              <w:t>Zhu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Naturalistic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Activiti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Moo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s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earab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lectronic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>T-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ff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7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D754DF">
              <w:rPr>
                <w:rFonts w:ascii="Calibri" w:hAnsi="Calibri"/>
                <w:sz w:val="16"/>
              </w:rPr>
              <w:t xml:space="preserve">pp. 272-285, 2016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5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ieeexplore.ieee.org/document/7299638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09/TAFFC.2015.2491927.</w:t>
            </w:r>
          </w:p>
          <w:p w14:paraId="067D8CEF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4] R. </w:t>
            </w:r>
            <w:proofErr w:type="spellStart"/>
            <w:r w:rsidRPr="00D754DF">
              <w:rPr>
                <w:rFonts w:ascii="Calibri" w:hAnsi="Calibri"/>
                <w:sz w:val="16"/>
              </w:rPr>
              <w:t>Gravina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Q. Li, "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-releva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ctivit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as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mar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ush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s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ulti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-sensor </w:t>
            </w:r>
            <w:proofErr w:type="spellStart"/>
            <w:r w:rsidRPr="00D754DF">
              <w:rPr>
                <w:rFonts w:ascii="Calibri" w:hAnsi="Calibri"/>
                <w:sz w:val="16"/>
              </w:rPr>
              <w:t>fu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Informa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us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48, pp. 1-10, 2019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6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1566253518301064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inffus.2018.08.001.</w:t>
            </w:r>
          </w:p>
          <w:p w14:paraId="19945F67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5] C. R. </w:t>
            </w:r>
            <w:proofErr w:type="spellStart"/>
            <w:r w:rsidRPr="00D754DF">
              <w:rPr>
                <w:rFonts w:ascii="Calibri" w:hAnsi="Calibri"/>
                <w:sz w:val="16"/>
              </w:rPr>
              <w:t>Reid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Wearab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echnologies: </w:t>
            </w:r>
            <w:proofErr w:type="spellStart"/>
            <w:r w:rsidRPr="00D754DF">
              <w:rPr>
                <w:rFonts w:ascii="Calibri" w:hAnsi="Calibri"/>
                <w:sz w:val="16"/>
              </w:rPr>
              <w:t>How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l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vercom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arrie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Enha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e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Performance,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And Safety?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roceeding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Human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rgonomic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ociet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nnu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eting, </w:t>
            </w:r>
            <w:r w:rsidRPr="00D754DF">
              <w:rPr>
                <w:rFonts w:ascii="Calibri" w:hAnsi="Calibri"/>
                <w:sz w:val="16"/>
              </w:rPr>
              <w:t xml:space="preserve">vol. 61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D754DF">
              <w:rPr>
                <w:rFonts w:ascii="Calibri" w:hAnsi="Calibri"/>
                <w:sz w:val="16"/>
              </w:rPr>
              <w:t xml:space="preserve">pp. 1026-1030, 2017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7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journals.sagepub.com/doi/full/10.1177/1541931213601740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77/1541931213601740.</w:t>
            </w:r>
          </w:p>
          <w:p w14:paraId="6C1CBD32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6] M. C. </w:t>
            </w:r>
            <w:proofErr w:type="spellStart"/>
            <w:r w:rsidRPr="00D754DF">
              <w:rPr>
                <w:rFonts w:ascii="Calibri" w:hAnsi="Calibri"/>
                <w:sz w:val="16"/>
              </w:rPr>
              <w:t>Schal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R. F. </w:t>
            </w:r>
            <w:proofErr w:type="spellStart"/>
            <w:r w:rsidRPr="00D754DF">
              <w:rPr>
                <w:rFonts w:ascii="Calibri" w:hAnsi="Calibri"/>
                <w:sz w:val="16"/>
              </w:rPr>
              <w:t>Sesek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L. A. </w:t>
            </w:r>
            <w:proofErr w:type="spellStart"/>
            <w:r w:rsidRPr="00D754DF">
              <w:rPr>
                <w:rFonts w:ascii="Calibri" w:hAnsi="Calibri"/>
                <w:sz w:val="16"/>
              </w:rPr>
              <w:t>Cavuoto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Barrie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dop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Wearab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enso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orkpla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: A </w:t>
            </w:r>
            <w:proofErr w:type="spellStart"/>
            <w:r w:rsidRPr="00D754DF">
              <w:rPr>
                <w:rFonts w:ascii="Calibri" w:hAnsi="Calibri"/>
                <w:sz w:val="16"/>
              </w:rPr>
              <w:t>Surve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Occupa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afety and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rofessional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Human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: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Human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Facto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rgonomic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ociet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60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3), </w:t>
            </w:r>
            <w:r w:rsidRPr="00D754DF">
              <w:rPr>
                <w:rFonts w:ascii="Calibri" w:hAnsi="Calibri"/>
                <w:sz w:val="16"/>
              </w:rPr>
              <w:t xml:space="preserve">pp. 351-362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8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journals.sagepub.com/doi/full/10.1177/0018720817753907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77/0018720817753907.</w:t>
            </w:r>
          </w:p>
          <w:p w14:paraId="25930BA5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7] M. </w:t>
            </w:r>
            <w:proofErr w:type="spellStart"/>
            <w:r w:rsidRPr="00D754DF">
              <w:rPr>
                <w:rFonts w:ascii="Calibri" w:hAnsi="Calibri"/>
                <w:sz w:val="16"/>
              </w:rPr>
              <w:t>Magdi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M. </w:t>
            </w:r>
            <w:proofErr w:type="spellStart"/>
            <w:r w:rsidRPr="00D754DF">
              <w:rPr>
                <w:rFonts w:ascii="Calibri" w:hAnsi="Calibri"/>
                <w:sz w:val="16"/>
              </w:rPr>
              <w:t>Turcani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L. &amp; </w:t>
            </w:r>
            <w:proofErr w:type="spellStart"/>
            <w:r w:rsidRPr="00D754DF">
              <w:rPr>
                <w:rFonts w:ascii="Calibri" w:hAnsi="Calibri"/>
                <w:sz w:val="16"/>
              </w:rPr>
              <w:t>Hudec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Evaluat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tat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a </w:t>
            </w:r>
            <w:proofErr w:type="spellStart"/>
            <w:r w:rsidRPr="00D754DF">
              <w:rPr>
                <w:rFonts w:ascii="Calibri" w:hAnsi="Calibri"/>
                <w:sz w:val="16"/>
              </w:rPr>
              <w:t>Use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s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</w:t>
            </w:r>
            <w:r w:rsidRPr="00D754DF">
              <w:rPr>
                <w:rFonts w:ascii="Calibri" w:hAnsi="Calibri"/>
                <w:sz w:val="16"/>
              </w:rPr>
              <w:br/>
              <w:t xml:space="preserve">Webcam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International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Jour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Interactiv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ultimedia and Artificial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Intelligen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>2016. . DOI: 10.9781/ijimai.2016.4112.</w:t>
            </w:r>
          </w:p>
          <w:p w14:paraId="153282C0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28] M. </w:t>
            </w:r>
            <w:proofErr w:type="spellStart"/>
            <w:r w:rsidRPr="00D754DF">
              <w:rPr>
                <w:rFonts w:ascii="Calibri" w:hAnsi="Calibri"/>
                <w:sz w:val="16"/>
              </w:rPr>
              <w:t>Soleymani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 xml:space="preserve">, "A </w:t>
            </w:r>
            <w:proofErr w:type="spellStart"/>
            <w:r w:rsidRPr="00D754DF">
              <w:rPr>
                <w:rFonts w:ascii="Calibri" w:hAnsi="Calibri"/>
                <w:sz w:val="16"/>
              </w:rPr>
              <w:t>surve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multimodal </w:t>
            </w:r>
            <w:proofErr w:type="spellStart"/>
            <w:r w:rsidRPr="00D754DF">
              <w:rPr>
                <w:rFonts w:ascii="Calibri" w:hAnsi="Calibri"/>
                <w:sz w:val="16"/>
              </w:rPr>
              <w:t>senti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nalysi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Imag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Vis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Computing, </w:t>
            </w:r>
            <w:r w:rsidRPr="00D754DF">
              <w:rPr>
                <w:rFonts w:ascii="Calibri" w:hAnsi="Calibri"/>
                <w:sz w:val="16"/>
              </w:rPr>
              <w:t xml:space="preserve">vol. 65, pp. 3-14, 2017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29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262885617301191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imavis.2017.08.003.</w:t>
            </w:r>
          </w:p>
          <w:p w14:paraId="4DCEB001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29] J. M. Harley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 xml:space="preserve">, "A </w:t>
            </w:r>
            <w:proofErr w:type="spellStart"/>
            <w:r w:rsidRPr="00D754DF">
              <w:rPr>
                <w:rFonts w:ascii="Calibri" w:hAnsi="Calibri"/>
                <w:sz w:val="16"/>
              </w:rPr>
              <w:t>multi-componenti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nalysi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ur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omplex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earn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intellig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ulti-ag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ystem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Compute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in Human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Behavior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48, pp. 615-625, 2015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0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747563215001119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chb.2015.02.013.</w:t>
            </w:r>
          </w:p>
          <w:p w14:paraId="0D42EF4E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30] L. Yang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 xml:space="preserve">, "Multimodal </w:t>
            </w:r>
            <w:proofErr w:type="spellStart"/>
            <w:r w:rsidRPr="00D754DF">
              <w:rPr>
                <w:rFonts w:ascii="Calibri" w:hAnsi="Calibri"/>
                <w:sz w:val="16"/>
              </w:rPr>
              <w:t>measure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us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ep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earn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odel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in Oct 23, 2017,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1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://dl.acm.org/citation.cfm?id=3133948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45/3133944.3133948.</w:t>
            </w:r>
          </w:p>
          <w:p w14:paraId="5BE34E1D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1] S. </w:t>
            </w:r>
            <w:proofErr w:type="spellStart"/>
            <w:r w:rsidRPr="00D754DF">
              <w:rPr>
                <w:rFonts w:ascii="Calibri" w:hAnsi="Calibri"/>
                <w:sz w:val="16"/>
              </w:rPr>
              <w:t>Poria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Ensemb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pplica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convolution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neural </w:t>
            </w:r>
            <w:proofErr w:type="spellStart"/>
            <w:r w:rsidRPr="00D754DF">
              <w:rPr>
                <w:rFonts w:ascii="Calibri" w:hAnsi="Calibri"/>
                <w:sz w:val="16"/>
              </w:rPr>
              <w:t>network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</w:t>
            </w:r>
            <w:proofErr w:type="spellStart"/>
            <w:r w:rsidRPr="00D754DF">
              <w:rPr>
                <w:rFonts w:ascii="Calibri" w:hAnsi="Calibri"/>
                <w:sz w:val="16"/>
              </w:rPr>
              <w:t>multip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kerne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earn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multimodal </w:t>
            </w:r>
            <w:proofErr w:type="spellStart"/>
            <w:r w:rsidRPr="00D754DF">
              <w:rPr>
                <w:rFonts w:ascii="Calibri" w:hAnsi="Calibri"/>
                <w:sz w:val="16"/>
              </w:rPr>
              <w:t>senti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nalysi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Neurocomputing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261, pp. 217-230, 2017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2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925231217302023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neucom.2016.09.117.</w:t>
            </w:r>
          </w:p>
          <w:p w14:paraId="3A389304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2] V. Campos, B. </w:t>
            </w:r>
            <w:proofErr w:type="spellStart"/>
            <w:r w:rsidRPr="00D754DF">
              <w:rPr>
                <w:rFonts w:ascii="Calibri" w:hAnsi="Calibri"/>
                <w:sz w:val="16"/>
              </w:rPr>
              <w:t>Jou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X. Giro-i-Nieto, "</w:t>
            </w:r>
            <w:proofErr w:type="spellStart"/>
            <w:r w:rsidRPr="00D754DF">
              <w:rPr>
                <w:rFonts w:ascii="Calibri" w:hAnsi="Calibri"/>
                <w:sz w:val="16"/>
              </w:rPr>
              <w:t>From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ixel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to </w:t>
            </w:r>
            <w:proofErr w:type="spellStart"/>
            <w:r w:rsidRPr="00D754DF">
              <w:rPr>
                <w:rFonts w:ascii="Calibri" w:hAnsi="Calibri"/>
                <w:sz w:val="16"/>
              </w:rPr>
              <w:t>Sentiment</w:t>
            </w:r>
            <w:proofErr w:type="spellEnd"/>
            <w:r w:rsidRPr="00D754DF">
              <w:rPr>
                <w:rFonts w:ascii="Calibri" w:hAnsi="Calibri"/>
                <w:sz w:val="16"/>
              </w:rPr>
              <w:t>: Fine-</w:t>
            </w:r>
            <w:proofErr w:type="spellStart"/>
            <w:r w:rsidRPr="00D754DF">
              <w:rPr>
                <w:rFonts w:ascii="Calibri" w:hAnsi="Calibri"/>
                <w:sz w:val="16"/>
              </w:rPr>
              <w:t>tun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N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Visual </w:t>
            </w:r>
            <w:proofErr w:type="spellStart"/>
            <w:r w:rsidRPr="00D754DF">
              <w:rPr>
                <w:rFonts w:ascii="Calibri" w:hAnsi="Calibri"/>
                <w:sz w:val="16"/>
              </w:rPr>
              <w:t>Senti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Predic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2016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3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arxiv.org/abs/1604.03489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276CCA2F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3] N. </w:t>
            </w:r>
            <w:proofErr w:type="spellStart"/>
            <w:r w:rsidRPr="00D754DF">
              <w:rPr>
                <w:rFonts w:ascii="Calibri" w:hAnsi="Calibri"/>
                <w:sz w:val="16"/>
              </w:rPr>
              <w:t>Jai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Hybri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ep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neural </w:t>
            </w:r>
            <w:proofErr w:type="spellStart"/>
            <w:r w:rsidRPr="00D754DF">
              <w:rPr>
                <w:rFonts w:ascii="Calibri" w:hAnsi="Calibri"/>
                <w:sz w:val="16"/>
              </w:rPr>
              <w:t>network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o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fa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atter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Letter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115, pp. 101-106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4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167865518301302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patrec.2018.04.010.</w:t>
            </w:r>
          </w:p>
          <w:p w14:paraId="13953CBA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lastRenderedPageBreak/>
              <w:t xml:space="preserve">[34] D. F. </w:t>
            </w:r>
            <w:proofErr w:type="spellStart"/>
            <w:r w:rsidRPr="00D754DF">
              <w:rPr>
                <w:rFonts w:ascii="Calibri" w:hAnsi="Calibri"/>
                <w:sz w:val="16"/>
              </w:rPr>
              <w:t>Dinge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Optic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compute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facial </w:t>
            </w:r>
            <w:proofErr w:type="spellStart"/>
            <w:r w:rsidRPr="00D754DF">
              <w:rPr>
                <w:rFonts w:ascii="Calibri" w:hAnsi="Calibri"/>
                <w:sz w:val="16"/>
              </w:rPr>
              <w:t>express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ssoci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wi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stress </w:t>
            </w:r>
            <w:proofErr w:type="spellStart"/>
            <w:r w:rsidRPr="00D754DF">
              <w:rPr>
                <w:rFonts w:ascii="Calibri" w:hAnsi="Calibri"/>
                <w:sz w:val="16"/>
              </w:rPr>
              <w:t>induc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performance </w:t>
            </w:r>
            <w:proofErr w:type="spellStart"/>
            <w:r w:rsidRPr="00D754DF">
              <w:rPr>
                <w:rFonts w:ascii="Calibri" w:hAnsi="Calibri"/>
                <w:sz w:val="16"/>
              </w:rPr>
              <w:t>demand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viat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pac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and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nvironment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Medicine, </w:t>
            </w:r>
            <w:r w:rsidRPr="00D754DF">
              <w:rPr>
                <w:rFonts w:ascii="Calibri" w:hAnsi="Calibri"/>
                <w:sz w:val="16"/>
              </w:rPr>
              <w:t xml:space="preserve">vol. 76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6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upp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), </w:t>
            </w:r>
            <w:r w:rsidRPr="00D754DF">
              <w:rPr>
                <w:rFonts w:ascii="Calibri" w:hAnsi="Calibri"/>
                <w:sz w:val="16"/>
              </w:rPr>
              <w:t xml:space="preserve">pp. B172, 2005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5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ncbi.nlm.nih.gov/pubmed/15943210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5F476244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5] Y. </w:t>
            </w:r>
            <w:proofErr w:type="spellStart"/>
            <w:r w:rsidRPr="00D754DF">
              <w:rPr>
                <w:rFonts w:ascii="Calibri" w:hAnsi="Calibri"/>
                <w:sz w:val="16"/>
              </w:rPr>
              <w:t>Zhu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Automat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Diagnosis </w:t>
            </w:r>
            <w:proofErr w:type="spellStart"/>
            <w:r w:rsidRPr="00D754DF">
              <w:rPr>
                <w:rFonts w:ascii="Calibri" w:hAnsi="Calibri"/>
                <w:sz w:val="16"/>
              </w:rPr>
              <w:t>Bas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Deep Networks to </w:t>
            </w:r>
            <w:proofErr w:type="spellStart"/>
            <w:r w:rsidRPr="00D754DF">
              <w:rPr>
                <w:rFonts w:ascii="Calibri" w:hAnsi="Calibri"/>
                <w:sz w:val="16"/>
              </w:rPr>
              <w:t>Encod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Facial </w:t>
            </w:r>
            <w:proofErr w:type="spellStart"/>
            <w:r w:rsidRPr="00D754DF">
              <w:rPr>
                <w:rFonts w:ascii="Calibri" w:hAnsi="Calibri"/>
                <w:sz w:val="16"/>
              </w:rPr>
              <w:t>Appeara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Dynamics," </w:t>
            </w:r>
            <w:r w:rsidRPr="00D754DF">
              <w:rPr>
                <w:rFonts w:ascii="Calibri" w:hAnsi="Calibri"/>
                <w:i/>
                <w:iCs/>
                <w:sz w:val="16"/>
              </w:rPr>
              <w:t>T-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ff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9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D754DF">
              <w:rPr>
                <w:rFonts w:ascii="Calibri" w:hAnsi="Calibri"/>
                <w:sz w:val="16"/>
              </w:rPr>
              <w:t xml:space="preserve">pp. 578-584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6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ieeexplore.ieee.org/document/7812588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09/TAFFC.2017.2650899.</w:t>
            </w:r>
          </w:p>
          <w:p w14:paraId="5091BB78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6] S. </w:t>
            </w:r>
            <w:proofErr w:type="spellStart"/>
            <w:r w:rsidRPr="00D754DF">
              <w:rPr>
                <w:rFonts w:ascii="Calibri" w:hAnsi="Calibri"/>
                <w:sz w:val="16"/>
              </w:rPr>
              <w:t>Alghowinem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 xml:space="preserve">, "Multimodal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tect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: </w:t>
            </w:r>
            <w:proofErr w:type="spellStart"/>
            <w:r w:rsidRPr="00D754DF">
              <w:rPr>
                <w:rFonts w:ascii="Calibri" w:hAnsi="Calibri"/>
                <w:sz w:val="16"/>
              </w:rPr>
              <w:t>Fu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nalysi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Paralinguistic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Head Pose and </w:t>
            </w:r>
            <w:proofErr w:type="spellStart"/>
            <w:r w:rsidRPr="00D754DF">
              <w:rPr>
                <w:rFonts w:ascii="Calibri" w:hAnsi="Calibri"/>
                <w:sz w:val="16"/>
              </w:rPr>
              <w:t>Ey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Gaz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ehavior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>T-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Affc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9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4), </w:t>
            </w:r>
            <w:r w:rsidRPr="00D754DF">
              <w:rPr>
                <w:rFonts w:ascii="Calibri" w:hAnsi="Calibri"/>
                <w:sz w:val="16"/>
              </w:rPr>
              <w:t xml:space="preserve">pp. 478-490, 201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7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ieeexplore.ieee.org/document/7763752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09/TAFFC.2016.2634527.</w:t>
            </w:r>
          </w:p>
          <w:p w14:paraId="01D1D299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37] SMRC, "</w:t>
            </w:r>
            <w:proofErr w:type="spellStart"/>
            <w:r w:rsidRPr="00D754DF">
              <w:rPr>
                <w:rFonts w:ascii="Calibri" w:hAnsi="Calibri"/>
                <w:sz w:val="16"/>
              </w:rPr>
              <w:t>Spanis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Personal </w:t>
            </w:r>
            <w:proofErr w:type="spellStart"/>
            <w:r w:rsidRPr="00D754DF">
              <w:rPr>
                <w:rFonts w:ascii="Calibri" w:hAnsi="Calibri"/>
                <w:sz w:val="16"/>
              </w:rPr>
              <w:t>Healt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Questionnai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Depressi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cal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(PHQ-8)," 2012. </w:t>
            </w:r>
          </w:p>
          <w:p w14:paraId="6988EF8D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8] Calvo de Mora Martínez, Javier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Evaluación Educativa Y Social. </w:t>
            </w:r>
            <w:r w:rsidRPr="00D754DF">
              <w:rPr>
                <w:rFonts w:ascii="Calibri" w:hAnsi="Calibri"/>
                <w:sz w:val="16"/>
              </w:rPr>
              <w:t>1991Available</w:t>
            </w:r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8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://catalog.hathitrust.org/Record/006161829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455AE85D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39] R. </w:t>
            </w:r>
            <w:proofErr w:type="spellStart"/>
            <w:r w:rsidRPr="00D754DF">
              <w:rPr>
                <w:rFonts w:ascii="Calibri" w:hAnsi="Calibri"/>
                <w:sz w:val="16"/>
              </w:rPr>
              <w:t>Pekru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et al</w:t>
            </w:r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Measur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in </w:t>
            </w:r>
            <w:proofErr w:type="spellStart"/>
            <w:r w:rsidRPr="00D754DF">
              <w:rPr>
                <w:rFonts w:ascii="Calibri" w:hAnsi="Calibri"/>
                <w:sz w:val="16"/>
              </w:rPr>
              <w:t>student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’ </w:t>
            </w:r>
            <w:proofErr w:type="spellStart"/>
            <w:r w:rsidRPr="00D754DF">
              <w:rPr>
                <w:rFonts w:ascii="Calibri" w:hAnsi="Calibri"/>
                <w:sz w:val="16"/>
              </w:rPr>
              <w:t>learn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performance: 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chievement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Questionnai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(AEQ)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Contemporar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Educational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Psychology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36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1), </w:t>
            </w:r>
            <w:r w:rsidRPr="00D754DF">
              <w:rPr>
                <w:rFonts w:ascii="Calibri" w:hAnsi="Calibri"/>
                <w:sz w:val="16"/>
              </w:rPr>
              <w:t xml:space="preserve">pp. 36-48, 2011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39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361476X10000536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cedpsych.2010.10.002.</w:t>
            </w:r>
          </w:p>
          <w:p w14:paraId="4B911718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0] B. R. </w:t>
            </w:r>
            <w:proofErr w:type="spellStart"/>
            <w:r w:rsidRPr="00D754DF">
              <w:rPr>
                <w:rFonts w:ascii="Calibri" w:hAnsi="Calibri"/>
                <w:sz w:val="16"/>
              </w:rPr>
              <w:t>Steunebrink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logica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tructur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of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2010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40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openaire.eu/search/publication?articleId=narcis______::72fa20eaf2f70373b9f4223ed8789f52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</w:p>
          <w:p w14:paraId="182FCF5C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1] K. Schindler, L. Van </w:t>
            </w:r>
            <w:proofErr w:type="spellStart"/>
            <w:r w:rsidRPr="00D754DF">
              <w:rPr>
                <w:rFonts w:ascii="Calibri" w:hAnsi="Calibri"/>
                <w:sz w:val="16"/>
              </w:rPr>
              <w:t>Goo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B. de </w:t>
            </w:r>
            <w:proofErr w:type="spellStart"/>
            <w:r w:rsidRPr="00D754DF">
              <w:rPr>
                <w:rFonts w:ascii="Calibri" w:hAnsi="Calibri"/>
                <w:sz w:val="16"/>
              </w:rPr>
              <w:t>Gelder</w:t>
            </w:r>
            <w:proofErr w:type="spellEnd"/>
            <w:r w:rsidRPr="00D754DF">
              <w:rPr>
                <w:rFonts w:ascii="Calibri" w:hAnsi="Calibri"/>
                <w:sz w:val="16"/>
              </w:rPr>
              <w:t>, "</w:t>
            </w:r>
            <w:proofErr w:type="spellStart"/>
            <w:r w:rsidRPr="00D754DF">
              <w:rPr>
                <w:rFonts w:ascii="Calibri" w:hAnsi="Calibri"/>
                <w:sz w:val="16"/>
              </w:rPr>
              <w:t>Recognizing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mo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express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bod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pose: A </w:t>
            </w:r>
            <w:proofErr w:type="spellStart"/>
            <w:r w:rsidRPr="00D754DF">
              <w:rPr>
                <w:rFonts w:ascii="Calibri" w:hAnsi="Calibri"/>
                <w:sz w:val="16"/>
              </w:rPr>
              <w:t>biologicall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inspired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neural </w:t>
            </w:r>
            <w:proofErr w:type="spellStart"/>
            <w:r w:rsidRPr="00D754DF">
              <w:rPr>
                <w:rFonts w:ascii="Calibri" w:hAnsi="Calibri"/>
                <w:sz w:val="16"/>
              </w:rPr>
              <w:t>mode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Neural Networks, </w:t>
            </w:r>
            <w:r w:rsidRPr="00D754DF">
              <w:rPr>
                <w:rFonts w:ascii="Calibri" w:hAnsi="Calibri"/>
                <w:sz w:val="16"/>
              </w:rPr>
              <w:t xml:space="preserve">vol. 21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9), </w:t>
            </w:r>
            <w:r w:rsidRPr="00D754DF">
              <w:rPr>
                <w:rFonts w:ascii="Calibri" w:hAnsi="Calibri"/>
                <w:sz w:val="16"/>
              </w:rPr>
              <w:t xml:space="preserve">pp. 1238-1246, 200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41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www.sciencedirect.com/science/article/pii/S0893608008000944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016/j.neunet.2008.05.003.</w:t>
            </w:r>
          </w:p>
          <w:p w14:paraId="7D32B584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42] Javier Alcalá Vásquez, "Reconocimiento Multimodal Del Estado Emocional De Un Niño En Un Contexto Educativo.</w:t>
            </w:r>
            <w:proofErr w:type="gramStart"/>
            <w:r w:rsidRPr="00D754DF">
              <w:rPr>
                <w:rFonts w:ascii="Calibri" w:hAnsi="Calibri"/>
                <w:sz w:val="16"/>
              </w:rPr>
              <w:t>" ,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Pontificia Universidad Javeriana, 2017.</w:t>
            </w:r>
          </w:p>
          <w:p w14:paraId="1D6A7288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>[43] Daniel Steven Valencia Parada, "Simulador Basado En Agentes Inteligentes Para El Apoyo a La Toma De Decisiones En Los Planes Operacionales De Negocios En Centros Comerciales.</w:t>
            </w:r>
            <w:proofErr w:type="gramStart"/>
            <w:r w:rsidRPr="00D754DF">
              <w:rPr>
                <w:rFonts w:ascii="Calibri" w:hAnsi="Calibri"/>
                <w:sz w:val="16"/>
              </w:rPr>
              <w:t>" ,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Pontificia Universidad Javeriana, 2015.</w:t>
            </w:r>
          </w:p>
          <w:p w14:paraId="17B87C56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4] Eder Mauricio </w:t>
            </w:r>
            <w:proofErr w:type="spellStart"/>
            <w:r w:rsidRPr="00D754DF">
              <w:rPr>
                <w:rFonts w:ascii="Calibri" w:hAnsi="Calibri"/>
                <w:sz w:val="16"/>
              </w:rPr>
              <w:t>Abello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Rodríguez, "Identificación De Actividades Inusuales a Partir Del Uso De CCTV.</w:t>
            </w:r>
            <w:proofErr w:type="gramStart"/>
            <w:r w:rsidRPr="00D754DF">
              <w:rPr>
                <w:rFonts w:ascii="Calibri" w:hAnsi="Calibri"/>
                <w:sz w:val="16"/>
              </w:rPr>
              <w:t>" ,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Pontificia Universidad Javeriana, 2018.</w:t>
            </w:r>
          </w:p>
          <w:p w14:paraId="1B86BA2C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5] S. </w:t>
            </w:r>
            <w:proofErr w:type="spellStart"/>
            <w:r w:rsidRPr="00D754DF">
              <w:rPr>
                <w:rFonts w:ascii="Calibri" w:hAnsi="Calibri"/>
                <w:sz w:val="16"/>
              </w:rPr>
              <w:t>Acharya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S. </w:t>
            </w:r>
            <w:proofErr w:type="spellStart"/>
            <w:r w:rsidRPr="00D754DF">
              <w:rPr>
                <w:rFonts w:ascii="Calibri" w:hAnsi="Calibri"/>
                <w:sz w:val="16"/>
              </w:rPr>
              <w:t>Chellappa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</w:t>
            </w:r>
            <w:r w:rsidRPr="00D754DF">
              <w:rPr>
                <w:rFonts w:ascii="Calibri" w:hAnsi="Calibri"/>
                <w:i/>
                <w:iCs/>
                <w:sz w:val="16"/>
              </w:rPr>
              <w:t>IBM CRISP-</w:t>
            </w:r>
            <w:proofErr w:type="gramStart"/>
            <w:r w:rsidRPr="00D754DF">
              <w:rPr>
                <w:rFonts w:ascii="Calibri" w:hAnsi="Calibri"/>
                <w:i/>
                <w:iCs/>
                <w:sz w:val="16"/>
              </w:rPr>
              <w:t>DM :</w:t>
            </w:r>
            <w:proofErr w:type="gramEnd"/>
            <w:r w:rsidRPr="00D754DF">
              <w:rPr>
                <w:rFonts w:ascii="Calibri" w:hAnsi="Calibri"/>
                <w:i/>
                <w:iCs/>
                <w:sz w:val="16"/>
              </w:rPr>
              <w:t xml:space="preserve"> A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tep-by-Step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Guide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. </w:t>
            </w:r>
            <w:r w:rsidRPr="00D754DF">
              <w:rPr>
                <w:rFonts w:ascii="Calibri" w:hAnsi="Calibri"/>
                <w:sz w:val="16"/>
              </w:rPr>
              <w:t xml:space="preserve">(1st ed.) Berkeley, CA: </w:t>
            </w:r>
            <w:proofErr w:type="spellStart"/>
            <w:r w:rsidRPr="00D754DF">
              <w:rPr>
                <w:rFonts w:ascii="Calibri" w:hAnsi="Calibri"/>
                <w:sz w:val="16"/>
              </w:rPr>
              <w:t>Apres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L. P, 2016.</w:t>
            </w:r>
          </w:p>
          <w:p w14:paraId="1AA0F60A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6] Enrique González, "Desarrollo de Aplicaciones basadas en Sistemas </w:t>
            </w:r>
            <w:proofErr w:type="spellStart"/>
            <w:r w:rsidRPr="00D754DF">
              <w:rPr>
                <w:rFonts w:ascii="Calibri" w:hAnsi="Calibri"/>
                <w:sz w:val="16"/>
              </w:rPr>
              <w:t>MultiAgente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2006. </w:t>
            </w:r>
          </w:p>
          <w:p w14:paraId="2C0B9F1F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7] Ken </w:t>
            </w:r>
            <w:proofErr w:type="spellStart"/>
            <w:r w:rsidRPr="00D754DF">
              <w:rPr>
                <w:rFonts w:ascii="Calibri" w:hAnsi="Calibri"/>
                <w:sz w:val="16"/>
              </w:rPr>
              <w:t>Schwaber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Jeff Sutherland, "</w:t>
            </w:r>
            <w:proofErr w:type="spellStart"/>
            <w:r w:rsidRPr="00D754DF">
              <w:rPr>
                <w:rFonts w:ascii="Calibri" w:hAnsi="Calibri"/>
                <w:sz w:val="16"/>
              </w:rPr>
              <w:t>Th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scrum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guid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in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Software in 30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ays</w:t>
            </w:r>
            <w:r w:rsidRPr="00D754DF">
              <w:rPr>
                <w:rFonts w:ascii="Calibri" w:hAnsi="Calibri"/>
                <w:sz w:val="16"/>
              </w:rPr>
              <w:t>Anonymou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Hoboke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NJ, USA: John </w:t>
            </w:r>
            <w:proofErr w:type="spellStart"/>
            <w:r w:rsidRPr="00D754DF">
              <w:rPr>
                <w:rFonts w:ascii="Calibri" w:hAnsi="Calibri"/>
                <w:sz w:val="16"/>
              </w:rPr>
              <w:t>Wile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&amp; </w:t>
            </w:r>
            <w:proofErr w:type="spellStart"/>
            <w:r w:rsidRPr="00D754DF">
              <w:rPr>
                <w:rFonts w:ascii="Calibri" w:hAnsi="Calibri"/>
                <w:sz w:val="16"/>
              </w:rPr>
              <w:t>S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 </w:t>
            </w:r>
            <w:proofErr w:type="spellStart"/>
            <w:r w:rsidRPr="00D754DF">
              <w:rPr>
                <w:rFonts w:ascii="Calibri" w:hAnsi="Calibri"/>
                <w:sz w:val="16"/>
              </w:rPr>
              <w:t>Inc</w:t>
            </w:r>
            <w:proofErr w:type="spellEnd"/>
            <w:r w:rsidRPr="00D754DF">
              <w:rPr>
                <w:rFonts w:ascii="Calibri" w:hAnsi="Calibri"/>
                <w:sz w:val="16"/>
              </w:rPr>
              <w:t>, 2012, pp. 133-152.</w:t>
            </w:r>
          </w:p>
          <w:p w14:paraId="54E438A9" w14:textId="77777777" w:rsidR="00D754DF" w:rsidRPr="00D754DF" w:rsidRDefault="00D754DF" w:rsidP="00D754DF">
            <w:pPr>
              <w:pStyle w:val="NormalWeb"/>
              <w:rPr>
                <w:rFonts w:ascii="Calibri" w:hAnsi="Calibri"/>
                <w:sz w:val="16"/>
              </w:rPr>
            </w:pPr>
            <w:r w:rsidRPr="00D754DF">
              <w:rPr>
                <w:rFonts w:ascii="Calibri" w:hAnsi="Calibri"/>
                <w:sz w:val="16"/>
              </w:rPr>
              <w:t xml:space="preserve">[48] V. </w:t>
            </w:r>
            <w:proofErr w:type="spellStart"/>
            <w:r w:rsidRPr="00D754DF">
              <w:rPr>
                <w:rFonts w:ascii="Calibri" w:hAnsi="Calibri"/>
                <w:sz w:val="16"/>
              </w:rPr>
              <w:t>Venkates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nd H. Bala, "</w:t>
            </w:r>
            <w:proofErr w:type="spellStart"/>
            <w:r w:rsidRPr="00D754DF">
              <w:rPr>
                <w:rFonts w:ascii="Calibri" w:hAnsi="Calibri"/>
                <w:sz w:val="16"/>
              </w:rPr>
              <w:t>Technology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Acceptance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Model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3 and a </w:t>
            </w:r>
            <w:proofErr w:type="spellStart"/>
            <w:r w:rsidRPr="00D754DF">
              <w:rPr>
                <w:rFonts w:ascii="Calibri" w:hAnsi="Calibri"/>
                <w:sz w:val="16"/>
              </w:rPr>
              <w:t>Research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Agenda </w:t>
            </w:r>
            <w:proofErr w:type="spellStart"/>
            <w:r w:rsidRPr="00D754DF">
              <w:rPr>
                <w:rFonts w:ascii="Calibri" w:hAnsi="Calibri"/>
                <w:sz w:val="16"/>
              </w:rPr>
              <w:t>on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sz w:val="16"/>
              </w:rPr>
              <w:t>Interventions</w:t>
            </w:r>
            <w:proofErr w:type="spellEnd"/>
            <w:r w:rsidRPr="00D754DF">
              <w:rPr>
                <w:rFonts w:ascii="Calibri" w:hAnsi="Calibri"/>
                <w:sz w:val="16"/>
              </w:rPr>
              <w:t xml:space="preserve">,"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Decision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 </w:t>
            </w:r>
            <w:proofErr w:type="spellStart"/>
            <w:r w:rsidRPr="00D754DF">
              <w:rPr>
                <w:rFonts w:ascii="Calibri" w:hAnsi="Calibri"/>
                <w:i/>
                <w:iCs/>
                <w:sz w:val="16"/>
              </w:rPr>
              <w:t>Sciences</w:t>
            </w:r>
            <w:proofErr w:type="spellEnd"/>
            <w:r w:rsidRPr="00D754DF">
              <w:rPr>
                <w:rFonts w:ascii="Calibri" w:hAnsi="Calibri"/>
                <w:i/>
                <w:iCs/>
                <w:sz w:val="16"/>
              </w:rPr>
              <w:t xml:space="preserve">, </w:t>
            </w:r>
            <w:r w:rsidRPr="00D754DF">
              <w:rPr>
                <w:rFonts w:ascii="Calibri" w:hAnsi="Calibri"/>
                <w:sz w:val="16"/>
              </w:rPr>
              <w:t xml:space="preserve">vol. 39, </w:t>
            </w:r>
            <w:r w:rsidRPr="00D754DF">
              <w:rPr>
                <w:rFonts w:ascii="Calibri" w:hAnsi="Calibri"/>
                <w:i/>
                <w:iCs/>
                <w:sz w:val="16"/>
              </w:rPr>
              <w:t xml:space="preserve">(2), </w:t>
            </w:r>
            <w:r w:rsidRPr="00D754DF">
              <w:rPr>
                <w:rFonts w:ascii="Calibri" w:hAnsi="Calibri"/>
                <w:sz w:val="16"/>
              </w:rPr>
              <w:t xml:space="preserve">pp. 273-315, 2008. </w:t>
            </w:r>
            <w:proofErr w:type="spellStart"/>
            <w:r w:rsidRPr="00D754DF">
              <w:rPr>
                <w:rFonts w:ascii="Calibri" w:hAnsi="Calibri"/>
                <w:sz w:val="16"/>
              </w:rPr>
              <w:t>Available</w:t>
            </w:r>
            <w:proofErr w:type="spellEnd"/>
            <w:proofErr w:type="gramStart"/>
            <w:r w:rsidRPr="00D754DF">
              <w:rPr>
                <w:rFonts w:ascii="Calibri" w:hAnsi="Calibri"/>
                <w:sz w:val="16"/>
              </w:rPr>
              <w:t xml:space="preserve">: </w:t>
            </w:r>
            <w:hyperlink r:id="rId42" w:tgtFrame="_blank" w:history="1">
              <w:r w:rsidRPr="00D754DF">
                <w:rPr>
                  <w:rStyle w:val="Hipervnculo"/>
                  <w:rFonts w:ascii="Calibri" w:hAnsi="Calibri"/>
                  <w:sz w:val="16"/>
                </w:rPr>
                <w:t>https://search.proquest.com/docview/198119893</w:t>
              </w:r>
            </w:hyperlink>
            <w:r w:rsidRPr="00D754DF">
              <w:rPr>
                <w:rFonts w:ascii="Calibri" w:hAnsi="Calibri"/>
                <w:sz w:val="16"/>
              </w:rPr>
              <w:t>.</w:t>
            </w:r>
            <w:proofErr w:type="gramEnd"/>
            <w:r w:rsidRPr="00D754DF">
              <w:rPr>
                <w:rFonts w:ascii="Calibri" w:hAnsi="Calibri"/>
                <w:sz w:val="16"/>
              </w:rPr>
              <w:t xml:space="preserve"> DOI: 10.1111/j.1540-5915.2008.00192.x.</w:t>
            </w:r>
          </w:p>
          <w:p w14:paraId="46D39EA7" w14:textId="425CBB6E" w:rsidR="007C4D3B" w:rsidRPr="00223941" w:rsidRDefault="00D754DF" w:rsidP="00D754DF">
            <w:pPr>
              <w:rPr>
                <w:i/>
                <w:sz w:val="20"/>
                <w:lang w:val="en-US"/>
              </w:rPr>
            </w:pPr>
            <w:r w:rsidRPr="00D754DF">
              <w:rPr>
                <w:rFonts w:ascii="Calibri" w:eastAsia="Times New Roman" w:hAnsi="Calibri"/>
                <w:sz w:val="16"/>
              </w:rPr>
              <w:t> </w:t>
            </w:r>
            <w:r w:rsidR="00527749"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E96F5ED" w14:textId="2E2FF021" w:rsidR="00F16927" w:rsidRDefault="00F16927">
      <w:pPr>
        <w:rPr>
          <w:sz w:val="20"/>
          <w:lang w:val="en-US"/>
        </w:rPr>
      </w:pPr>
    </w:p>
    <w:p w14:paraId="511F9B0A" w14:textId="77777777" w:rsidR="00E71C60" w:rsidRDefault="00E71C60">
      <w:pPr>
        <w:rPr>
          <w:sz w:val="20"/>
          <w:lang w:val="en-US"/>
        </w:rPr>
      </w:pPr>
    </w:p>
    <w:sectPr w:rsidR="00E71C60" w:rsidSect="005B725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9A709D"/>
    <w:multiLevelType w:val="hybridMultilevel"/>
    <w:tmpl w:val="10249102"/>
    <w:lvl w:ilvl="0" w:tplc="8D8CDBE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08ABDFE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F9EE12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01EF74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4AA5F2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43EF62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CCC940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CE4D8E4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96CF64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15976E3D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573E4D"/>
    <w:multiLevelType w:val="hybridMultilevel"/>
    <w:tmpl w:val="0E94CA2E"/>
    <w:lvl w:ilvl="0" w:tplc="DA00D43C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1C41A6D"/>
    <w:multiLevelType w:val="hybridMultilevel"/>
    <w:tmpl w:val="007E41A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3F033B"/>
    <w:multiLevelType w:val="hybridMultilevel"/>
    <w:tmpl w:val="150006E8"/>
    <w:lvl w:ilvl="0" w:tplc="728006C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F3226FC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1E835C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8AE2F7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2E0928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D4C9BBA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A7468E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77A4CC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C86ECF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5B494D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6BE7A4C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9835D9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A01B56"/>
    <w:multiLevelType w:val="hybridMultilevel"/>
    <w:tmpl w:val="BE06664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F309A9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875D11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BD70A5"/>
    <w:multiLevelType w:val="hybridMultilevel"/>
    <w:tmpl w:val="6F78E844"/>
    <w:lvl w:ilvl="0" w:tplc="F738E90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7E0CF4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0463178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BBAB6AC">
      <w:start w:val="1548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4F46BA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AE0ED4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E82E1A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7004BC4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312D2B2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BD731F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D83046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290288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2970D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11859B1"/>
    <w:multiLevelType w:val="hybridMultilevel"/>
    <w:tmpl w:val="38E28E5E"/>
    <w:lvl w:ilvl="0" w:tplc="31F4BD5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AF48B8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A76972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E4AA47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6B08D6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734ECF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0E0901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88F54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F9A968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58ED47F8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9CF1A77"/>
    <w:multiLevelType w:val="hybridMultilevel"/>
    <w:tmpl w:val="D5EA14AC"/>
    <w:lvl w:ilvl="0" w:tplc="490813C4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624C9BA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F8AD66">
      <w:start w:val="1398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41AE448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626C49A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FB0D7D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16C3D4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294303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EFEB91E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C061CA"/>
    <w:multiLevelType w:val="hybridMultilevel"/>
    <w:tmpl w:val="8EA48EF0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2B3400B"/>
    <w:multiLevelType w:val="hybridMultilevel"/>
    <w:tmpl w:val="3BF23D84"/>
    <w:lvl w:ilvl="0" w:tplc="71367D92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4664E56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A586022">
      <w:start w:val="1507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86EB4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3D2BF2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900E9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5B4CA2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F78C02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FC45C5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12033F"/>
    <w:multiLevelType w:val="hybridMultilevel"/>
    <w:tmpl w:val="6DA48C04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761474C"/>
    <w:multiLevelType w:val="hybridMultilevel"/>
    <w:tmpl w:val="D2FA38E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9E2554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994AF8"/>
    <w:multiLevelType w:val="hybridMultilevel"/>
    <w:tmpl w:val="B46C4BD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BC04F32"/>
    <w:multiLevelType w:val="hybridMultilevel"/>
    <w:tmpl w:val="0C824FF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392158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ED3376A"/>
    <w:multiLevelType w:val="hybridMultilevel"/>
    <w:tmpl w:val="58285E7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8"/>
  </w:num>
  <w:num w:numId="3">
    <w:abstractNumId w:val="4"/>
  </w:num>
  <w:num w:numId="4">
    <w:abstractNumId w:val="0"/>
  </w:num>
  <w:num w:numId="5">
    <w:abstractNumId w:val="20"/>
  </w:num>
  <w:num w:numId="6">
    <w:abstractNumId w:val="11"/>
  </w:num>
  <w:num w:numId="7">
    <w:abstractNumId w:val="25"/>
  </w:num>
  <w:num w:numId="8">
    <w:abstractNumId w:val="21"/>
  </w:num>
  <w:num w:numId="9">
    <w:abstractNumId w:val="9"/>
  </w:num>
  <w:num w:numId="10">
    <w:abstractNumId w:val="19"/>
  </w:num>
  <w:num w:numId="11">
    <w:abstractNumId w:val="13"/>
  </w:num>
  <w:num w:numId="12">
    <w:abstractNumId w:val="6"/>
  </w:num>
  <w:num w:numId="13">
    <w:abstractNumId w:val="26"/>
  </w:num>
  <w:num w:numId="14">
    <w:abstractNumId w:val="24"/>
  </w:num>
  <w:num w:numId="15">
    <w:abstractNumId w:val="12"/>
  </w:num>
  <w:num w:numId="16">
    <w:abstractNumId w:val="27"/>
  </w:num>
  <w:num w:numId="17">
    <w:abstractNumId w:val="3"/>
  </w:num>
  <w:num w:numId="18">
    <w:abstractNumId w:val="10"/>
  </w:num>
  <w:num w:numId="19">
    <w:abstractNumId w:val="15"/>
  </w:num>
  <w:num w:numId="20">
    <w:abstractNumId w:val="16"/>
  </w:num>
  <w:num w:numId="21">
    <w:abstractNumId w:val="1"/>
  </w:num>
  <w:num w:numId="22">
    <w:abstractNumId w:val="7"/>
  </w:num>
  <w:num w:numId="23">
    <w:abstractNumId w:val="14"/>
  </w:num>
  <w:num w:numId="24">
    <w:abstractNumId w:val="23"/>
  </w:num>
  <w:num w:numId="25">
    <w:abstractNumId w:val="5"/>
  </w:num>
  <w:num w:numId="26">
    <w:abstractNumId w:val="17"/>
  </w:num>
  <w:num w:numId="27">
    <w:abstractNumId w:val="8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37B6"/>
    <w:rsid w:val="00000860"/>
    <w:rsid w:val="00000F33"/>
    <w:rsid w:val="000061AA"/>
    <w:rsid w:val="00007E42"/>
    <w:rsid w:val="0001788E"/>
    <w:rsid w:val="00017F10"/>
    <w:rsid w:val="00023FD0"/>
    <w:rsid w:val="000255ED"/>
    <w:rsid w:val="0002652B"/>
    <w:rsid w:val="00030150"/>
    <w:rsid w:val="00037A53"/>
    <w:rsid w:val="00043916"/>
    <w:rsid w:val="00043BAF"/>
    <w:rsid w:val="000500FB"/>
    <w:rsid w:val="000522CA"/>
    <w:rsid w:val="00056DA9"/>
    <w:rsid w:val="00057000"/>
    <w:rsid w:val="00057EF0"/>
    <w:rsid w:val="00060251"/>
    <w:rsid w:val="00062802"/>
    <w:rsid w:val="000678E9"/>
    <w:rsid w:val="00070335"/>
    <w:rsid w:val="00071E50"/>
    <w:rsid w:val="00072018"/>
    <w:rsid w:val="000729D5"/>
    <w:rsid w:val="0007512B"/>
    <w:rsid w:val="00080BA9"/>
    <w:rsid w:val="00083FDB"/>
    <w:rsid w:val="00084A91"/>
    <w:rsid w:val="00085324"/>
    <w:rsid w:val="00096315"/>
    <w:rsid w:val="000970E8"/>
    <w:rsid w:val="00097610"/>
    <w:rsid w:val="00097C7B"/>
    <w:rsid w:val="000A6653"/>
    <w:rsid w:val="000B18C9"/>
    <w:rsid w:val="000B2436"/>
    <w:rsid w:val="000B7F58"/>
    <w:rsid w:val="000C1F74"/>
    <w:rsid w:val="000C5A85"/>
    <w:rsid w:val="000C5E1B"/>
    <w:rsid w:val="000C6B37"/>
    <w:rsid w:val="000C71C6"/>
    <w:rsid w:val="000D0F13"/>
    <w:rsid w:val="000E3CA2"/>
    <w:rsid w:val="000E4DA3"/>
    <w:rsid w:val="000E5401"/>
    <w:rsid w:val="000E56CB"/>
    <w:rsid w:val="00101806"/>
    <w:rsid w:val="00104DF7"/>
    <w:rsid w:val="001068B1"/>
    <w:rsid w:val="00121249"/>
    <w:rsid w:val="00121332"/>
    <w:rsid w:val="001262A5"/>
    <w:rsid w:val="001307C2"/>
    <w:rsid w:val="001325B8"/>
    <w:rsid w:val="00136670"/>
    <w:rsid w:val="001375BB"/>
    <w:rsid w:val="00142B66"/>
    <w:rsid w:val="001457FC"/>
    <w:rsid w:val="00160628"/>
    <w:rsid w:val="00195EE7"/>
    <w:rsid w:val="001A534A"/>
    <w:rsid w:val="001B2F93"/>
    <w:rsid w:val="001B3E00"/>
    <w:rsid w:val="001B6497"/>
    <w:rsid w:val="001B6FF5"/>
    <w:rsid w:val="001C604C"/>
    <w:rsid w:val="001C7B99"/>
    <w:rsid w:val="001D0D9B"/>
    <w:rsid w:val="001E0FF0"/>
    <w:rsid w:val="001E3538"/>
    <w:rsid w:val="001F0296"/>
    <w:rsid w:val="001F02F8"/>
    <w:rsid w:val="001F46FD"/>
    <w:rsid w:val="001F5CFA"/>
    <w:rsid w:val="001F7C00"/>
    <w:rsid w:val="002058BC"/>
    <w:rsid w:val="00214843"/>
    <w:rsid w:val="00214E1B"/>
    <w:rsid w:val="002174D2"/>
    <w:rsid w:val="00223941"/>
    <w:rsid w:val="00230621"/>
    <w:rsid w:val="00236360"/>
    <w:rsid w:val="0023640F"/>
    <w:rsid w:val="00240F56"/>
    <w:rsid w:val="00245C52"/>
    <w:rsid w:val="00250E2A"/>
    <w:rsid w:val="0025449E"/>
    <w:rsid w:val="0025470A"/>
    <w:rsid w:val="0025715E"/>
    <w:rsid w:val="00260265"/>
    <w:rsid w:val="002617A4"/>
    <w:rsid w:val="002727B6"/>
    <w:rsid w:val="00275710"/>
    <w:rsid w:val="002833DC"/>
    <w:rsid w:val="002834FE"/>
    <w:rsid w:val="00285686"/>
    <w:rsid w:val="00290930"/>
    <w:rsid w:val="00294FC1"/>
    <w:rsid w:val="002A658E"/>
    <w:rsid w:val="002A6FA4"/>
    <w:rsid w:val="002B0C43"/>
    <w:rsid w:val="002B1B3B"/>
    <w:rsid w:val="002B62B2"/>
    <w:rsid w:val="002C24AE"/>
    <w:rsid w:val="002C25B4"/>
    <w:rsid w:val="002C4ACE"/>
    <w:rsid w:val="002D4571"/>
    <w:rsid w:val="002E203F"/>
    <w:rsid w:val="002E2244"/>
    <w:rsid w:val="002E2D56"/>
    <w:rsid w:val="002E4829"/>
    <w:rsid w:val="002E5527"/>
    <w:rsid w:val="002E6687"/>
    <w:rsid w:val="002E7E16"/>
    <w:rsid w:val="002F15D2"/>
    <w:rsid w:val="002F5346"/>
    <w:rsid w:val="002F6151"/>
    <w:rsid w:val="002F6FF0"/>
    <w:rsid w:val="00302324"/>
    <w:rsid w:val="003027B7"/>
    <w:rsid w:val="003040EF"/>
    <w:rsid w:val="00304F28"/>
    <w:rsid w:val="00305849"/>
    <w:rsid w:val="00307ED6"/>
    <w:rsid w:val="0031496D"/>
    <w:rsid w:val="003161BA"/>
    <w:rsid w:val="00317601"/>
    <w:rsid w:val="0032073E"/>
    <w:rsid w:val="00324894"/>
    <w:rsid w:val="00335F76"/>
    <w:rsid w:val="00344EBD"/>
    <w:rsid w:val="00344FB4"/>
    <w:rsid w:val="003506B6"/>
    <w:rsid w:val="003524B5"/>
    <w:rsid w:val="003604A0"/>
    <w:rsid w:val="00362BBF"/>
    <w:rsid w:val="0036505F"/>
    <w:rsid w:val="00365874"/>
    <w:rsid w:val="00367D8A"/>
    <w:rsid w:val="0037643A"/>
    <w:rsid w:val="00376A9B"/>
    <w:rsid w:val="0038065C"/>
    <w:rsid w:val="0038310E"/>
    <w:rsid w:val="00383E30"/>
    <w:rsid w:val="00387D8A"/>
    <w:rsid w:val="003A4C3D"/>
    <w:rsid w:val="003B266A"/>
    <w:rsid w:val="003B4906"/>
    <w:rsid w:val="003B4946"/>
    <w:rsid w:val="003C6CBA"/>
    <w:rsid w:val="003C6FAF"/>
    <w:rsid w:val="003D554D"/>
    <w:rsid w:val="003F0129"/>
    <w:rsid w:val="003F1E72"/>
    <w:rsid w:val="003F42AE"/>
    <w:rsid w:val="003F4D0E"/>
    <w:rsid w:val="003F734C"/>
    <w:rsid w:val="00403215"/>
    <w:rsid w:val="004119F7"/>
    <w:rsid w:val="004131DC"/>
    <w:rsid w:val="0041506D"/>
    <w:rsid w:val="00416574"/>
    <w:rsid w:val="00417313"/>
    <w:rsid w:val="004213FF"/>
    <w:rsid w:val="00431C90"/>
    <w:rsid w:val="004415A0"/>
    <w:rsid w:val="00444D19"/>
    <w:rsid w:val="00445F3D"/>
    <w:rsid w:val="00453BB8"/>
    <w:rsid w:val="00454D60"/>
    <w:rsid w:val="00455E37"/>
    <w:rsid w:val="00460633"/>
    <w:rsid w:val="00476FCA"/>
    <w:rsid w:val="004815CC"/>
    <w:rsid w:val="00484743"/>
    <w:rsid w:val="00496CB9"/>
    <w:rsid w:val="00497239"/>
    <w:rsid w:val="004A4857"/>
    <w:rsid w:val="004A5A06"/>
    <w:rsid w:val="004A7AC5"/>
    <w:rsid w:val="004B2498"/>
    <w:rsid w:val="004B39E3"/>
    <w:rsid w:val="004B3E68"/>
    <w:rsid w:val="004B4C1D"/>
    <w:rsid w:val="004B6C46"/>
    <w:rsid w:val="004C07BC"/>
    <w:rsid w:val="004C1D8D"/>
    <w:rsid w:val="004C5750"/>
    <w:rsid w:val="004C57CC"/>
    <w:rsid w:val="004C5BD3"/>
    <w:rsid w:val="004D0E0E"/>
    <w:rsid w:val="004D124B"/>
    <w:rsid w:val="004E2FF3"/>
    <w:rsid w:val="004E3BC6"/>
    <w:rsid w:val="004F2C8D"/>
    <w:rsid w:val="005040FC"/>
    <w:rsid w:val="00513941"/>
    <w:rsid w:val="005156A9"/>
    <w:rsid w:val="00523717"/>
    <w:rsid w:val="0052549B"/>
    <w:rsid w:val="00526824"/>
    <w:rsid w:val="00527749"/>
    <w:rsid w:val="00531898"/>
    <w:rsid w:val="005339DE"/>
    <w:rsid w:val="005401B3"/>
    <w:rsid w:val="00541EA7"/>
    <w:rsid w:val="00544277"/>
    <w:rsid w:val="0055232C"/>
    <w:rsid w:val="005527C9"/>
    <w:rsid w:val="00554FCB"/>
    <w:rsid w:val="005550B0"/>
    <w:rsid w:val="00556D91"/>
    <w:rsid w:val="00557A27"/>
    <w:rsid w:val="00563DC9"/>
    <w:rsid w:val="00565FF5"/>
    <w:rsid w:val="005814EF"/>
    <w:rsid w:val="00582170"/>
    <w:rsid w:val="00584CC0"/>
    <w:rsid w:val="0059092C"/>
    <w:rsid w:val="005A0D31"/>
    <w:rsid w:val="005A77DA"/>
    <w:rsid w:val="005B1942"/>
    <w:rsid w:val="005B1BF3"/>
    <w:rsid w:val="005B22A4"/>
    <w:rsid w:val="005B7231"/>
    <w:rsid w:val="005B7252"/>
    <w:rsid w:val="005D0895"/>
    <w:rsid w:val="005D4455"/>
    <w:rsid w:val="005D4D8E"/>
    <w:rsid w:val="005E1AB1"/>
    <w:rsid w:val="005E21F5"/>
    <w:rsid w:val="005E5E97"/>
    <w:rsid w:val="005F54B6"/>
    <w:rsid w:val="00604B33"/>
    <w:rsid w:val="00605C23"/>
    <w:rsid w:val="00606B9B"/>
    <w:rsid w:val="00612171"/>
    <w:rsid w:val="006163F4"/>
    <w:rsid w:val="00620C53"/>
    <w:rsid w:val="00622EE0"/>
    <w:rsid w:val="00630389"/>
    <w:rsid w:val="0063631D"/>
    <w:rsid w:val="00636CBA"/>
    <w:rsid w:val="00637509"/>
    <w:rsid w:val="00642647"/>
    <w:rsid w:val="006429E4"/>
    <w:rsid w:val="0064322C"/>
    <w:rsid w:val="00651C1E"/>
    <w:rsid w:val="00656BD3"/>
    <w:rsid w:val="006605BD"/>
    <w:rsid w:val="00662265"/>
    <w:rsid w:val="00674DED"/>
    <w:rsid w:val="006768DE"/>
    <w:rsid w:val="0068007C"/>
    <w:rsid w:val="00680FCE"/>
    <w:rsid w:val="006826BE"/>
    <w:rsid w:val="006917AA"/>
    <w:rsid w:val="00694E87"/>
    <w:rsid w:val="00696B7B"/>
    <w:rsid w:val="006A4C1A"/>
    <w:rsid w:val="006B2187"/>
    <w:rsid w:val="006B35EA"/>
    <w:rsid w:val="006C37C8"/>
    <w:rsid w:val="006C62F1"/>
    <w:rsid w:val="006D0C86"/>
    <w:rsid w:val="006D0F6C"/>
    <w:rsid w:val="006D26CB"/>
    <w:rsid w:val="006D2816"/>
    <w:rsid w:val="006D3548"/>
    <w:rsid w:val="006D4E50"/>
    <w:rsid w:val="006D549F"/>
    <w:rsid w:val="006E5907"/>
    <w:rsid w:val="006F59F8"/>
    <w:rsid w:val="006F621C"/>
    <w:rsid w:val="006F7C26"/>
    <w:rsid w:val="00703370"/>
    <w:rsid w:val="007104D6"/>
    <w:rsid w:val="00712B50"/>
    <w:rsid w:val="00712C7D"/>
    <w:rsid w:val="00720EF7"/>
    <w:rsid w:val="00720FE8"/>
    <w:rsid w:val="00723FA1"/>
    <w:rsid w:val="00734FE0"/>
    <w:rsid w:val="007450C4"/>
    <w:rsid w:val="0074681D"/>
    <w:rsid w:val="00746B53"/>
    <w:rsid w:val="00747CAF"/>
    <w:rsid w:val="00751C50"/>
    <w:rsid w:val="00755B8E"/>
    <w:rsid w:val="00756437"/>
    <w:rsid w:val="00764AD0"/>
    <w:rsid w:val="00766592"/>
    <w:rsid w:val="00767BCD"/>
    <w:rsid w:val="00771FAC"/>
    <w:rsid w:val="00772D60"/>
    <w:rsid w:val="00773F4C"/>
    <w:rsid w:val="00782A6C"/>
    <w:rsid w:val="00785D5B"/>
    <w:rsid w:val="00787798"/>
    <w:rsid w:val="00795D17"/>
    <w:rsid w:val="0079617F"/>
    <w:rsid w:val="007A16F3"/>
    <w:rsid w:val="007A2A5A"/>
    <w:rsid w:val="007A3AE9"/>
    <w:rsid w:val="007A5BDB"/>
    <w:rsid w:val="007B0B9F"/>
    <w:rsid w:val="007B1016"/>
    <w:rsid w:val="007C0398"/>
    <w:rsid w:val="007C10EC"/>
    <w:rsid w:val="007C4D3B"/>
    <w:rsid w:val="007C5273"/>
    <w:rsid w:val="007C5AAE"/>
    <w:rsid w:val="007C6A20"/>
    <w:rsid w:val="007C7FDC"/>
    <w:rsid w:val="007D1A1A"/>
    <w:rsid w:val="007D2DB3"/>
    <w:rsid w:val="007D512F"/>
    <w:rsid w:val="007D7AB4"/>
    <w:rsid w:val="007E2B98"/>
    <w:rsid w:val="007E4EC1"/>
    <w:rsid w:val="007E6609"/>
    <w:rsid w:val="007F2B9E"/>
    <w:rsid w:val="007F4DD9"/>
    <w:rsid w:val="007F4FD4"/>
    <w:rsid w:val="007F7728"/>
    <w:rsid w:val="008029F7"/>
    <w:rsid w:val="008111C8"/>
    <w:rsid w:val="0081214E"/>
    <w:rsid w:val="00816CD7"/>
    <w:rsid w:val="0081754A"/>
    <w:rsid w:val="0082072A"/>
    <w:rsid w:val="008270F9"/>
    <w:rsid w:val="008343A2"/>
    <w:rsid w:val="00841756"/>
    <w:rsid w:val="0084654D"/>
    <w:rsid w:val="00846553"/>
    <w:rsid w:val="00847327"/>
    <w:rsid w:val="00861B75"/>
    <w:rsid w:val="0086355F"/>
    <w:rsid w:val="00863739"/>
    <w:rsid w:val="00864758"/>
    <w:rsid w:val="00864E5D"/>
    <w:rsid w:val="00865972"/>
    <w:rsid w:val="00877E2B"/>
    <w:rsid w:val="00884070"/>
    <w:rsid w:val="00884487"/>
    <w:rsid w:val="0088650C"/>
    <w:rsid w:val="0089314F"/>
    <w:rsid w:val="0089338C"/>
    <w:rsid w:val="008A33B4"/>
    <w:rsid w:val="008B16C0"/>
    <w:rsid w:val="008B279F"/>
    <w:rsid w:val="008B506D"/>
    <w:rsid w:val="008C04B4"/>
    <w:rsid w:val="008C6CBD"/>
    <w:rsid w:val="008D1E51"/>
    <w:rsid w:val="008D5C64"/>
    <w:rsid w:val="008D7840"/>
    <w:rsid w:val="008E308E"/>
    <w:rsid w:val="008E50A9"/>
    <w:rsid w:val="008F040F"/>
    <w:rsid w:val="008F5FAE"/>
    <w:rsid w:val="008F6BA4"/>
    <w:rsid w:val="008F6C3D"/>
    <w:rsid w:val="00902183"/>
    <w:rsid w:val="00936504"/>
    <w:rsid w:val="00943FBB"/>
    <w:rsid w:val="00954A19"/>
    <w:rsid w:val="00955965"/>
    <w:rsid w:val="00957E6C"/>
    <w:rsid w:val="009612FE"/>
    <w:rsid w:val="00961424"/>
    <w:rsid w:val="00966209"/>
    <w:rsid w:val="00970898"/>
    <w:rsid w:val="00980197"/>
    <w:rsid w:val="009806C5"/>
    <w:rsid w:val="00986278"/>
    <w:rsid w:val="0098633F"/>
    <w:rsid w:val="00987F59"/>
    <w:rsid w:val="009A04EF"/>
    <w:rsid w:val="009A20D6"/>
    <w:rsid w:val="009B0F34"/>
    <w:rsid w:val="009B1169"/>
    <w:rsid w:val="009B5824"/>
    <w:rsid w:val="009C41B0"/>
    <w:rsid w:val="009C6D08"/>
    <w:rsid w:val="009D59B8"/>
    <w:rsid w:val="009D6C1A"/>
    <w:rsid w:val="009D74C7"/>
    <w:rsid w:val="009E00FD"/>
    <w:rsid w:val="009E3854"/>
    <w:rsid w:val="009E39DF"/>
    <w:rsid w:val="009E78BE"/>
    <w:rsid w:val="009E7CED"/>
    <w:rsid w:val="009F13CD"/>
    <w:rsid w:val="009F1A4E"/>
    <w:rsid w:val="009F2FF2"/>
    <w:rsid w:val="009F3738"/>
    <w:rsid w:val="00A01CB5"/>
    <w:rsid w:val="00A0604F"/>
    <w:rsid w:val="00A11E79"/>
    <w:rsid w:val="00A1232A"/>
    <w:rsid w:val="00A14C79"/>
    <w:rsid w:val="00A15846"/>
    <w:rsid w:val="00A17A7F"/>
    <w:rsid w:val="00A20408"/>
    <w:rsid w:val="00A250F3"/>
    <w:rsid w:val="00A27CA3"/>
    <w:rsid w:val="00A27FE1"/>
    <w:rsid w:val="00A30132"/>
    <w:rsid w:val="00A3138B"/>
    <w:rsid w:val="00A32C20"/>
    <w:rsid w:val="00A33F6F"/>
    <w:rsid w:val="00A35D53"/>
    <w:rsid w:val="00A42CCA"/>
    <w:rsid w:val="00A4320E"/>
    <w:rsid w:val="00A463F5"/>
    <w:rsid w:val="00A4780A"/>
    <w:rsid w:val="00A47A8F"/>
    <w:rsid w:val="00A5085D"/>
    <w:rsid w:val="00A50F09"/>
    <w:rsid w:val="00A54804"/>
    <w:rsid w:val="00A6197B"/>
    <w:rsid w:val="00A6281F"/>
    <w:rsid w:val="00A646E0"/>
    <w:rsid w:val="00A72A51"/>
    <w:rsid w:val="00A748D6"/>
    <w:rsid w:val="00A7689E"/>
    <w:rsid w:val="00A84E8A"/>
    <w:rsid w:val="00A87FE8"/>
    <w:rsid w:val="00A9180A"/>
    <w:rsid w:val="00A92071"/>
    <w:rsid w:val="00A926DE"/>
    <w:rsid w:val="00A978FF"/>
    <w:rsid w:val="00AA497E"/>
    <w:rsid w:val="00AA4F38"/>
    <w:rsid w:val="00AB1C2F"/>
    <w:rsid w:val="00AB2D6C"/>
    <w:rsid w:val="00AB4FB0"/>
    <w:rsid w:val="00AB68A2"/>
    <w:rsid w:val="00AC2153"/>
    <w:rsid w:val="00AC3445"/>
    <w:rsid w:val="00AD7593"/>
    <w:rsid w:val="00AD7ED1"/>
    <w:rsid w:val="00AE2C81"/>
    <w:rsid w:val="00AE5DA6"/>
    <w:rsid w:val="00AE73BA"/>
    <w:rsid w:val="00AF0068"/>
    <w:rsid w:val="00AF05DB"/>
    <w:rsid w:val="00AF0DE6"/>
    <w:rsid w:val="00AF3733"/>
    <w:rsid w:val="00AF51E0"/>
    <w:rsid w:val="00AF5277"/>
    <w:rsid w:val="00AF5B56"/>
    <w:rsid w:val="00B07072"/>
    <w:rsid w:val="00B07165"/>
    <w:rsid w:val="00B11288"/>
    <w:rsid w:val="00B152B1"/>
    <w:rsid w:val="00B257A6"/>
    <w:rsid w:val="00B305F0"/>
    <w:rsid w:val="00B31099"/>
    <w:rsid w:val="00B31FD9"/>
    <w:rsid w:val="00B4512C"/>
    <w:rsid w:val="00B4549B"/>
    <w:rsid w:val="00B47516"/>
    <w:rsid w:val="00B52718"/>
    <w:rsid w:val="00B637B6"/>
    <w:rsid w:val="00B6414A"/>
    <w:rsid w:val="00B73D3C"/>
    <w:rsid w:val="00B75960"/>
    <w:rsid w:val="00B826A1"/>
    <w:rsid w:val="00B84496"/>
    <w:rsid w:val="00B87522"/>
    <w:rsid w:val="00B8790E"/>
    <w:rsid w:val="00B91D26"/>
    <w:rsid w:val="00BA1CBD"/>
    <w:rsid w:val="00BA5F1A"/>
    <w:rsid w:val="00BB446B"/>
    <w:rsid w:val="00BB5AD4"/>
    <w:rsid w:val="00BC7527"/>
    <w:rsid w:val="00BD3ABA"/>
    <w:rsid w:val="00BD6F76"/>
    <w:rsid w:val="00BE3D0A"/>
    <w:rsid w:val="00BE4098"/>
    <w:rsid w:val="00BF0736"/>
    <w:rsid w:val="00C03501"/>
    <w:rsid w:val="00C037B6"/>
    <w:rsid w:val="00C063BB"/>
    <w:rsid w:val="00C33361"/>
    <w:rsid w:val="00C37C0D"/>
    <w:rsid w:val="00C401A7"/>
    <w:rsid w:val="00C42D40"/>
    <w:rsid w:val="00C458C4"/>
    <w:rsid w:val="00C5056F"/>
    <w:rsid w:val="00C60581"/>
    <w:rsid w:val="00C6345D"/>
    <w:rsid w:val="00C654E0"/>
    <w:rsid w:val="00C660AA"/>
    <w:rsid w:val="00C758BA"/>
    <w:rsid w:val="00C76535"/>
    <w:rsid w:val="00C838E1"/>
    <w:rsid w:val="00C83E18"/>
    <w:rsid w:val="00C90C9B"/>
    <w:rsid w:val="00C90D34"/>
    <w:rsid w:val="00C91B62"/>
    <w:rsid w:val="00C95CE9"/>
    <w:rsid w:val="00CA11D7"/>
    <w:rsid w:val="00CA3B49"/>
    <w:rsid w:val="00CA67A7"/>
    <w:rsid w:val="00CB2BF0"/>
    <w:rsid w:val="00CB403E"/>
    <w:rsid w:val="00CB55E6"/>
    <w:rsid w:val="00CC2A74"/>
    <w:rsid w:val="00CC3AC7"/>
    <w:rsid w:val="00CC42A3"/>
    <w:rsid w:val="00CC4BF3"/>
    <w:rsid w:val="00CC544D"/>
    <w:rsid w:val="00CC6964"/>
    <w:rsid w:val="00CC69F7"/>
    <w:rsid w:val="00CD0A56"/>
    <w:rsid w:val="00CD3698"/>
    <w:rsid w:val="00CD6D38"/>
    <w:rsid w:val="00CD7AA7"/>
    <w:rsid w:val="00CD7F17"/>
    <w:rsid w:val="00CE4BB9"/>
    <w:rsid w:val="00CF301C"/>
    <w:rsid w:val="00D111FF"/>
    <w:rsid w:val="00D11F53"/>
    <w:rsid w:val="00D13491"/>
    <w:rsid w:val="00D15A6B"/>
    <w:rsid w:val="00D25882"/>
    <w:rsid w:val="00D3063B"/>
    <w:rsid w:val="00D322F6"/>
    <w:rsid w:val="00D36BD7"/>
    <w:rsid w:val="00D45F83"/>
    <w:rsid w:val="00D474A9"/>
    <w:rsid w:val="00D51249"/>
    <w:rsid w:val="00D53260"/>
    <w:rsid w:val="00D5437B"/>
    <w:rsid w:val="00D5563A"/>
    <w:rsid w:val="00D55984"/>
    <w:rsid w:val="00D573F9"/>
    <w:rsid w:val="00D613F0"/>
    <w:rsid w:val="00D66689"/>
    <w:rsid w:val="00D70922"/>
    <w:rsid w:val="00D754DF"/>
    <w:rsid w:val="00D75F6D"/>
    <w:rsid w:val="00D81817"/>
    <w:rsid w:val="00D81914"/>
    <w:rsid w:val="00D86A24"/>
    <w:rsid w:val="00D95132"/>
    <w:rsid w:val="00D9747A"/>
    <w:rsid w:val="00D9780D"/>
    <w:rsid w:val="00DA3ECE"/>
    <w:rsid w:val="00DA3EE9"/>
    <w:rsid w:val="00DA4140"/>
    <w:rsid w:val="00DA682B"/>
    <w:rsid w:val="00DB173F"/>
    <w:rsid w:val="00DB5407"/>
    <w:rsid w:val="00DB5D64"/>
    <w:rsid w:val="00DB71DE"/>
    <w:rsid w:val="00DC1DB6"/>
    <w:rsid w:val="00DE1874"/>
    <w:rsid w:val="00DE3B81"/>
    <w:rsid w:val="00DE7324"/>
    <w:rsid w:val="00DE7CD8"/>
    <w:rsid w:val="00DF2B9C"/>
    <w:rsid w:val="00E05AE2"/>
    <w:rsid w:val="00E1131C"/>
    <w:rsid w:val="00E14252"/>
    <w:rsid w:val="00E236F9"/>
    <w:rsid w:val="00E27CA4"/>
    <w:rsid w:val="00E3191B"/>
    <w:rsid w:val="00E33C52"/>
    <w:rsid w:val="00E35A36"/>
    <w:rsid w:val="00E35F2B"/>
    <w:rsid w:val="00E3684C"/>
    <w:rsid w:val="00E42F0F"/>
    <w:rsid w:val="00E54DC2"/>
    <w:rsid w:val="00E556F4"/>
    <w:rsid w:val="00E55E42"/>
    <w:rsid w:val="00E56F19"/>
    <w:rsid w:val="00E606BF"/>
    <w:rsid w:val="00E66F28"/>
    <w:rsid w:val="00E703BD"/>
    <w:rsid w:val="00E70DF1"/>
    <w:rsid w:val="00E71C60"/>
    <w:rsid w:val="00E811D4"/>
    <w:rsid w:val="00E84A88"/>
    <w:rsid w:val="00EA0C3B"/>
    <w:rsid w:val="00EB1708"/>
    <w:rsid w:val="00EB35C8"/>
    <w:rsid w:val="00EB514C"/>
    <w:rsid w:val="00ED01FB"/>
    <w:rsid w:val="00ED0969"/>
    <w:rsid w:val="00ED0A89"/>
    <w:rsid w:val="00ED400C"/>
    <w:rsid w:val="00ED5CCC"/>
    <w:rsid w:val="00EE432D"/>
    <w:rsid w:val="00EE478E"/>
    <w:rsid w:val="00EE50CA"/>
    <w:rsid w:val="00EE5A35"/>
    <w:rsid w:val="00EF4225"/>
    <w:rsid w:val="00EF52D1"/>
    <w:rsid w:val="00F00E13"/>
    <w:rsid w:val="00F07477"/>
    <w:rsid w:val="00F11673"/>
    <w:rsid w:val="00F133D2"/>
    <w:rsid w:val="00F1377F"/>
    <w:rsid w:val="00F16927"/>
    <w:rsid w:val="00F16BAC"/>
    <w:rsid w:val="00F17AF2"/>
    <w:rsid w:val="00F20CCA"/>
    <w:rsid w:val="00F20D64"/>
    <w:rsid w:val="00F23317"/>
    <w:rsid w:val="00F26B60"/>
    <w:rsid w:val="00F331F7"/>
    <w:rsid w:val="00F4007E"/>
    <w:rsid w:val="00F43AD1"/>
    <w:rsid w:val="00F659C9"/>
    <w:rsid w:val="00F66D94"/>
    <w:rsid w:val="00F67215"/>
    <w:rsid w:val="00F67313"/>
    <w:rsid w:val="00F709CC"/>
    <w:rsid w:val="00F74E94"/>
    <w:rsid w:val="00F775DD"/>
    <w:rsid w:val="00F80F92"/>
    <w:rsid w:val="00F853EB"/>
    <w:rsid w:val="00F865F2"/>
    <w:rsid w:val="00F9075C"/>
    <w:rsid w:val="00F91E52"/>
    <w:rsid w:val="00F929D2"/>
    <w:rsid w:val="00FA6BC8"/>
    <w:rsid w:val="00FB1760"/>
    <w:rsid w:val="00FB2BA3"/>
    <w:rsid w:val="00FC01AE"/>
    <w:rsid w:val="00FC03A3"/>
    <w:rsid w:val="00FC10DB"/>
    <w:rsid w:val="00FD4547"/>
    <w:rsid w:val="00FD78B6"/>
    <w:rsid w:val="00FE5205"/>
    <w:rsid w:val="00FE5A9D"/>
    <w:rsid w:val="00FF0DF2"/>
    <w:rsid w:val="00FF1175"/>
    <w:rsid w:val="00FF1381"/>
    <w:rsid w:val="00FF728C"/>
    <w:rsid w:val="38CA1D9A"/>
    <w:rsid w:val="395B0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5A6AABB"/>
  <w15:docId w15:val="{FC1A47B2-240A-4396-B0BF-30CA9B05C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before="480" w:after="360"/>
        <w:ind w:left="35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37B6"/>
    <w:pPr>
      <w:spacing w:before="0" w:after="200" w:line="276" w:lineRule="auto"/>
      <w:ind w:left="0"/>
      <w:jc w:val="left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B637B6"/>
    <w:pPr>
      <w:spacing w:before="0" w:after="0"/>
      <w:ind w:left="0"/>
      <w:jc w:val="left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ipervnculo">
    <w:name w:val="Hyperlink"/>
    <w:basedOn w:val="Fuentedeprrafopredeter"/>
    <w:uiPriority w:val="99"/>
    <w:unhideWhenUsed/>
    <w:rsid w:val="00B637B6"/>
    <w:rPr>
      <w:color w:val="0000FF" w:themeColor="hyperlink"/>
      <w:u w:val="single"/>
    </w:rPr>
  </w:style>
  <w:style w:type="paragraph" w:styleId="Prrafodelista">
    <w:name w:val="List Paragraph"/>
    <w:basedOn w:val="Normal"/>
    <w:uiPriority w:val="34"/>
    <w:qFormat/>
    <w:rsid w:val="00EE50CA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2C25B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2C25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C25B4"/>
    <w:rPr>
      <w:rFonts w:ascii="Tahoma" w:hAnsi="Tahoma" w:cs="Tahoma"/>
      <w:sz w:val="16"/>
      <w:szCs w:val="16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B4751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4751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customStyle="1" w:styleId="Default">
    <w:name w:val="Default"/>
    <w:rsid w:val="007104D6"/>
    <w:pPr>
      <w:autoSpaceDE w:val="0"/>
      <w:autoSpaceDN w:val="0"/>
      <w:adjustRightInd w:val="0"/>
      <w:spacing w:before="0" w:after="0"/>
      <w:ind w:left="0"/>
      <w:jc w:val="left"/>
    </w:pPr>
    <w:rPr>
      <w:rFonts w:ascii="Calibri" w:hAnsi="Calibri" w:cs="Calibri"/>
      <w:color w:val="000000"/>
      <w:sz w:val="24"/>
      <w:szCs w:val="24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7104D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7104D6"/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5527C9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E5A3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E5A3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E5A35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E5A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E5A35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EE5A35"/>
    <w:pPr>
      <w:spacing w:before="0" w:after="0"/>
      <w:ind w:left="0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3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0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1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9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77323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19924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12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7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46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9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9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3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3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2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1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3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5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8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8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0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9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5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62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45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2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3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9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9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6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7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5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1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4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31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65682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28148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0783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6296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78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77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9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1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32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7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13613">
          <w:marLeft w:val="7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00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2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4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4734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242789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643564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92620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122137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6243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90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4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1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124289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698085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52144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469257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814156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800512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23348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4173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983580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09132">
          <w:marLeft w:val="198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92513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4861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17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5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8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92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82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8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1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6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9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2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4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7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5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8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5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44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9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3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8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4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4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8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62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2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8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6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8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06250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4669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12050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0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5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2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1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82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8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9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8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2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0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3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0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9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56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9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5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93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06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6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0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4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9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6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1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fernandorodriguez@javeriana.edu.co" TargetMode="External"/><Relationship Id="rId13" Type="http://schemas.openxmlformats.org/officeDocument/2006/relationships/hyperlink" Target="https://jlc.jst.go.jp/DN/JALC/10007643537?from=SUMMON" TargetMode="External"/><Relationship Id="rId18" Type="http://schemas.openxmlformats.org/officeDocument/2006/relationships/hyperlink" Target="https://onlinelibrary.wiley.com/doi/abs/10.1111/ina.12158" TargetMode="External"/><Relationship Id="rId26" Type="http://schemas.openxmlformats.org/officeDocument/2006/relationships/hyperlink" Target="https://www.sciencedirect.com/science/article/pii/S1566253518301064" TargetMode="External"/><Relationship Id="rId39" Type="http://schemas.openxmlformats.org/officeDocument/2006/relationships/hyperlink" Target="https://www.sciencedirect.com/science/article/pii/S0361476X10000536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ncbi.nlm.nih.gov/pubmed/29560330" TargetMode="External"/><Relationship Id="rId34" Type="http://schemas.openxmlformats.org/officeDocument/2006/relationships/hyperlink" Target="https://www.sciencedirect.com/science/article/pii/S0167865518301302" TargetMode="External"/><Relationship Id="rId42" Type="http://schemas.openxmlformats.org/officeDocument/2006/relationships/hyperlink" Target="https://search.proquest.com/docview/198119893" TargetMode="External"/><Relationship Id="rId7" Type="http://schemas.openxmlformats.org/officeDocument/2006/relationships/oleObject" Target="embeddings/oleObject1.bin"/><Relationship Id="rId12" Type="http://schemas.openxmlformats.org/officeDocument/2006/relationships/hyperlink" Target="https://www.sciencedirect.com/science/article/pii/S0925753517315631" TargetMode="External"/><Relationship Id="rId17" Type="http://schemas.openxmlformats.org/officeDocument/2006/relationships/hyperlink" Target="http://hdl.handle.net/2027/uc1.31210011098603" TargetMode="External"/><Relationship Id="rId25" Type="http://schemas.openxmlformats.org/officeDocument/2006/relationships/hyperlink" Target="https://ieeexplore.ieee.org/document/7299638" TargetMode="External"/><Relationship Id="rId33" Type="http://schemas.openxmlformats.org/officeDocument/2006/relationships/hyperlink" Target="https://arxiv.org/abs/1604.03489" TargetMode="External"/><Relationship Id="rId38" Type="http://schemas.openxmlformats.org/officeDocument/2006/relationships/hyperlink" Target="http://catalog.hathitrust.org/Record/006161829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pubmed/30095587" TargetMode="External"/><Relationship Id="rId20" Type="http://schemas.openxmlformats.org/officeDocument/2006/relationships/hyperlink" Target="https://www.ncbi.nlm.nih.gov/pubmed/24707177" TargetMode="External"/><Relationship Id="rId29" Type="http://schemas.openxmlformats.org/officeDocument/2006/relationships/hyperlink" Target="https://www.sciencedirect.com/science/article/pii/S0262885617301191" TargetMode="External"/><Relationship Id="rId41" Type="http://schemas.openxmlformats.org/officeDocument/2006/relationships/hyperlink" Target="https://www.sciencedirect.com/science/article/pii/S0893608008000944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://dialnet.unirioja.es/servlet/oaiart?codigo=2995368" TargetMode="External"/><Relationship Id="rId24" Type="http://schemas.openxmlformats.org/officeDocument/2006/relationships/hyperlink" Target="https://www.sciencedirect.com/science/article/pii/S092658051830013X" TargetMode="External"/><Relationship Id="rId32" Type="http://schemas.openxmlformats.org/officeDocument/2006/relationships/hyperlink" Target="https://www.sciencedirect.com/science/article/pii/S0925231217302023" TargetMode="External"/><Relationship Id="rId37" Type="http://schemas.openxmlformats.org/officeDocument/2006/relationships/hyperlink" Target="https://ieeexplore.ieee.org/document/7763752" TargetMode="External"/><Relationship Id="rId40" Type="http://schemas.openxmlformats.org/officeDocument/2006/relationships/hyperlink" Target="https://www.openaire.eu/search/publication?articleId=narcis______::72fa20eaf2f70373b9f4223ed8789f5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tandfonline.com/doi/abs/10.1080/10803548.2008.11076775" TargetMode="External"/><Relationship Id="rId23" Type="http://schemas.openxmlformats.org/officeDocument/2006/relationships/hyperlink" Target="https://ieeexplore.ieee.org/document/6513203" TargetMode="External"/><Relationship Id="rId28" Type="http://schemas.openxmlformats.org/officeDocument/2006/relationships/hyperlink" Target="https://journals.sagepub.com/doi/full/10.1177/0018720817753907" TargetMode="External"/><Relationship Id="rId36" Type="http://schemas.openxmlformats.org/officeDocument/2006/relationships/hyperlink" Target="https://ieeexplore.ieee.org/document/7812588" TargetMode="External"/><Relationship Id="rId10" Type="http://schemas.openxmlformats.org/officeDocument/2006/relationships/hyperlink" Target="mailto:egonzal@javeriana.edu.co" TargetMode="External"/><Relationship Id="rId19" Type="http://schemas.openxmlformats.org/officeDocument/2006/relationships/hyperlink" Target="https://www.ncbi.nlm.nih.gov/pubmed/25880219" TargetMode="External"/><Relationship Id="rId31" Type="http://schemas.openxmlformats.org/officeDocument/2006/relationships/hyperlink" Target="http://dl.acm.org/citation.cfm?id=3133948" TargetMode="External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ronaldraxon@gmail.com" TargetMode="External"/><Relationship Id="rId14" Type="http://schemas.openxmlformats.org/officeDocument/2006/relationships/hyperlink" Target="https://www-cambridge-org.ezproxy.javeriana.edu.co/core/article/workrelated-unintentional-injuries-associated-with-hurricane-sandy-in-new-jersey/AB0220A1F1E274EA41B0C2A33D0F2DCB" TargetMode="External"/><Relationship Id="rId22" Type="http://schemas.openxmlformats.org/officeDocument/2006/relationships/hyperlink" Target="https://www.ncbi.nlm.nih.gov/pubmed/30855601" TargetMode="External"/><Relationship Id="rId27" Type="http://schemas.openxmlformats.org/officeDocument/2006/relationships/hyperlink" Target="https://journals.sagepub.com/doi/full/10.1177/1541931213601740" TargetMode="External"/><Relationship Id="rId30" Type="http://schemas.openxmlformats.org/officeDocument/2006/relationships/hyperlink" Target="https://www.sciencedirect.com/science/article/pii/S0747563215001119" TargetMode="External"/><Relationship Id="rId35" Type="http://schemas.openxmlformats.org/officeDocument/2006/relationships/hyperlink" Target="https://www.ncbi.nlm.nih.gov/pubmed/15943210" TargetMode="External"/><Relationship Id="rId43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4A5ECF-7ACA-4D87-BFBB-1170132547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15</Pages>
  <Words>8352</Words>
  <Characters>45939</Characters>
  <Application>Microsoft Office Word</Application>
  <DocSecurity>0</DocSecurity>
  <Lines>382</Lines>
  <Paragraphs>10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1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Ronald Rodriguez</cp:lastModifiedBy>
  <cp:revision>7</cp:revision>
  <cp:lastPrinted>2019-05-16T18:47:00Z</cp:lastPrinted>
  <dcterms:created xsi:type="dcterms:W3CDTF">2019-05-24T16:01:00Z</dcterms:created>
  <dcterms:modified xsi:type="dcterms:W3CDTF">2019-05-24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bc39c9e4b0392658e73a7d</vt:lpwstr>
  </property>
  <property fmtid="{D5CDD505-2E9C-101B-9397-08002B2CF9AE}" pid="3" name="WnCSubscriberId">
    <vt:lpwstr>0</vt:lpwstr>
  </property>
  <property fmtid="{D5CDD505-2E9C-101B-9397-08002B2CF9AE}" pid="4" name="WnCOutputStyleId">
    <vt:lpwstr>70</vt:lpwstr>
  </property>
  <property fmtid="{D5CDD505-2E9C-101B-9397-08002B2CF9AE}" pid="5" name="RWProductId">
    <vt:lpwstr>Flow</vt:lpwstr>
  </property>
  <property fmtid="{D5CDD505-2E9C-101B-9397-08002B2CF9AE}" pid="6" name="WnC4Folder">
    <vt:lpwstr>Documents///MISyC TG - Propuesta - Ronald Rodríguez-1(1)</vt:lpwstr>
  </property>
  <property fmtid="{D5CDD505-2E9C-101B-9397-08002B2CF9AE}" pid="7" name="RWProjectId">
    <vt:lpwstr>ap:5c093f22e4b0435efe4d9349</vt:lpwstr>
  </property>
</Properties>
</file>